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0D6698" w14:textId="2B5FD0D7" w:rsidR="00796BFC" w:rsidRPr="00CA7411" w:rsidRDefault="00796BFC" w:rsidP="00CA7411">
      <w:pPr>
        <w:spacing w:line="360" w:lineRule="auto"/>
        <w:jc w:val="both"/>
        <w:rPr>
          <w:rFonts w:cstheme="minorHAnsi"/>
        </w:rPr>
      </w:pPr>
      <w:r w:rsidRPr="00CA7411">
        <w:rPr>
          <w:rFonts w:cstheme="minorHAnsi"/>
        </w:rPr>
        <w:t>Fetal liver hematopoiesis is pivotal in embryonic development, driving essential blood cell production</w:t>
      </w:r>
      <w:r w:rsidR="003C30F7" w:rsidRPr="00CA7411">
        <w:rPr>
          <w:rFonts w:cstheme="minorHAnsi"/>
        </w:rPr>
        <w:t xml:space="preserve">, this organ serves as a specialized niche orchestrating the differentiation, self-renewal, and proliferative expansion of hematopoietic stem and progenitor cells (HSPCs), ensuring the continuous supply of blood cells vital for fetal growth and development. </w:t>
      </w:r>
      <w:r w:rsidRPr="00CA7411">
        <w:rPr>
          <w:rFonts w:cstheme="minorHAnsi"/>
        </w:rPr>
        <w:t>This review outlines intrinsic and extrinsic regulatory mechanisms governing hematopoietic stem cells (HSCs) within the fetal liver niche, including transcription factors, signaling pathways, and cellular interactions. Recent advances in single-cell RNA sequencing and spatial transcriptomics have furthered our understanding of the fetal liver niche.</w:t>
      </w:r>
    </w:p>
    <w:p w14:paraId="4DD83DEB" w14:textId="0F8D6ECC" w:rsidR="003C30F7" w:rsidRPr="00CA7411" w:rsidRDefault="006D6CE2" w:rsidP="00CA7411">
      <w:pPr>
        <w:spacing w:line="360" w:lineRule="auto"/>
        <w:jc w:val="both"/>
        <w:rPr>
          <w:rFonts w:cstheme="minorHAnsi"/>
        </w:rPr>
      </w:pPr>
      <w:r w:rsidRPr="00CA7411">
        <w:rPr>
          <w:rFonts w:cstheme="minorHAnsi"/>
        </w:rPr>
        <w:t>Exploring the fetal liver (FL) niche extends beyond its role in hematopoietic stem cell (HSC) expansion, offering valuable insights into the early development of the hematopoietic system and related diseases.</w:t>
      </w:r>
    </w:p>
    <w:p w14:paraId="503C2FC3" w14:textId="2E59A152" w:rsidR="00D10EF6" w:rsidRPr="00CA7411" w:rsidRDefault="00D10EF6" w:rsidP="00CA7411">
      <w:pPr>
        <w:spacing w:line="360" w:lineRule="auto"/>
        <w:jc w:val="both"/>
        <w:rPr>
          <w:rFonts w:cstheme="minorHAnsi"/>
          <w:b/>
          <w:bCs/>
          <w:color w:val="FF0000"/>
        </w:rPr>
      </w:pPr>
      <w:r w:rsidRPr="00CA7411">
        <w:rPr>
          <w:rFonts w:cstheme="minorHAnsi"/>
          <w:b/>
          <w:bCs/>
          <w:color w:val="FF0000"/>
        </w:rPr>
        <w:t>Characteristics of FL HSCs</w:t>
      </w:r>
    </w:p>
    <w:p w14:paraId="62964071" w14:textId="5876E142" w:rsidR="006A6820" w:rsidRPr="00CA7411" w:rsidRDefault="006A6820" w:rsidP="00CA7411">
      <w:pPr>
        <w:spacing w:line="360" w:lineRule="auto"/>
        <w:jc w:val="both"/>
        <w:rPr>
          <w:rFonts w:cstheme="minorHAnsi"/>
        </w:rPr>
      </w:pPr>
      <w:r w:rsidRPr="00CA7411">
        <w:rPr>
          <w:rFonts w:cstheme="minorHAnsi"/>
        </w:rPr>
        <w:t>The research challenges the traditional hierarchical model of hematopoiesis by showing independent generation of HSCs and progenitors at distinct sites, converging in the fetal liver, with minimal contribution of fetal HSCs to progenitor production in late gestation, indicating a stem cell-independent pathway for tissue growth. Additionally, it underscores the pivotal role of the transcription factor EVI1 in dictating the fate of pre-HSPCs, with EVI1hi cell</w:t>
      </w:r>
      <w:r w:rsidR="004C0AE9">
        <w:rPr>
          <w:rFonts w:cstheme="minorHAnsi"/>
        </w:rPr>
        <w:t>s mainly giving rise to HSCs.</w:t>
      </w:r>
      <w:r w:rsidR="00B34075">
        <w:rPr>
          <w:rFonts w:cstheme="minorHAnsi"/>
        </w:rPr>
        <w:fldChar w:fldCharType="begin"/>
      </w:r>
      <w:r w:rsidR="00B34075">
        <w:rPr>
          <w:rFonts w:cstheme="minorHAnsi"/>
        </w:rPr>
        <w:instrText xml:space="preserve"> ADDIN EN.CITE &lt;EndNote&gt;&lt;Cite&gt;&lt;Author&gt;Yokomizo&lt;/Author&gt;&lt;Year&gt;2022&lt;/Year&gt;&lt;RecNum&gt;2&lt;/RecNum&gt;&lt;DisplayText&gt;&lt;style face="superscript"&gt;1&lt;/style&gt;&lt;/DisplayText&gt;&lt;record&gt;&lt;rec-number&gt;2&lt;/rec-number&gt;&lt;foreign-keys&gt;&lt;key app="EN" db-id="z00fp9eta5edeweepazvtzaj5w00pdw9ttwp" timestamp="1713013274"&gt;2&lt;/key&gt;&lt;/foreign-keys&gt;&lt;ref-type name="Journal Article"&gt;17&lt;/ref-type&gt;&lt;contributors&gt;&lt;authors&gt;&lt;author&gt;Yokomizo, Tomomasa&lt;/author&gt;&lt;author&gt;Ideue, Takako&lt;/author&gt;&lt;author&gt;Morino-Koga, Saori&lt;/author&gt;&lt;author&gt;Tham, Cheng Yong&lt;/author&gt;&lt;author&gt;Sato, Tomohiko&lt;/author&gt;&lt;author&gt;Takeda, Naoki&lt;/author&gt;&lt;author&gt;Kubota, Yoshiaki&lt;/author&gt;&lt;author&gt;Kurokawa, Mineo&lt;/author&gt;&lt;author&gt;Komatsu, Norio&lt;/author&gt;&lt;author&gt;Ogawa, Minetaro&lt;/author&gt;&lt;author&gt;Araki, Kimi&lt;/author&gt;&lt;author&gt;Osato, Motomi&lt;/author&gt;&lt;author&gt;Suda, Toshio&lt;/author&gt;&lt;/authors&gt;&lt;/contributors&gt;&lt;titles&gt;&lt;title&gt;Independent origins of fetal liver haematopoietic stem and progenitor cells&lt;/title&gt;&lt;secondary-title&gt;Nature&lt;/secondary-title&gt;&lt;/titles&gt;&lt;periodical&gt;&lt;full-title&gt;Nature&lt;/full-title&gt;&lt;/periodical&gt;&lt;pages&gt;779-784&lt;/pages&gt;&lt;volume&gt;609&lt;/volume&gt;&lt;number&gt;7928&lt;/number&gt;&lt;dates&gt;&lt;year&gt;2022&lt;/year&gt;&lt;pub-dates&gt;&lt;date&gt;2022/09/01&lt;/date&gt;&lt;/pub-dates&gt;&lt;/dates&gt;&lt;isbn&gt;1476-4687&lt;/isbn&gt;&lt;urls&gt;&lt;related-urls&gt;&lt;url&gt;https://doi.org/10.1038/s41586-022-05203-0&lt;/url&gt;&lt;/related-urls&gt;&lt;/urls&gt;&lt;electronic-resource-num&gt;10.1038/s41586-022-05203-0&lt;/electronic-resource-num&gt;&lt;/record&gt;&lt;/Cite&gt;&lt;/EndNote&gt;</w:instrText>
      </w:r>
      <w:r w:rsidR="00B34075">
        <w:rPr>
          <w:rFonts w:cstheme="minorHAnsi"/>
        </w:rPr>
        <w:fldChar w:fldCharType="separate"/>
      </w:r>
      <w:r w:rsidR="00B34075" w:rsidRPr="00B34075">
        <w:rPr>
          <w:rFonts w:cstheme="minorHAnsi"/>
          <w:noProof/>
          <w:vertAlign w:val="superscript"/>
        </w:rPr>
        <w:t>1</w:t>
      </w:r>
      <w:r w:rsidR="00B34075">
        <w:rPr>
          <w:rFonts w:cstheme="minorHAnsi"/>
        </w:rPr>
        <w:fldChar w:fldCharType="end"/>
      </w:r>
    </w:p>
    <w:p w14:paraId="5539DBA0" w14:textId="4CFE1F36" w:rsidR="00F42BC4" w:rsidRPr="00CA7411" w:rsidRDefault="00F42BC4" w:rsidP="00CA7411">
      <w:pPr>
        <w:spacing w:line="360" w:lineRule="auto"/>
        <w:jc w:val="both"/>
        <w:rPr>
          <w:rFonts w:cstheme="minorHAnsi"/>
        </w:rPr>
      </w:pPr>
      <w:r w:rsidRPr="00CA7411">
        <w:rPr>
          <w:rFonts w:cstheme="minorHAnsi"/>
        </w:rPr>
        <w:t>Recently, previously unnoticed heterogeneity in the immunophenotypic profile of FL-HSCs, highlighting the importance of relative biosynthetic dormancy, propensity for symmetric self-renewal, and differentiation latency in serially engraftable FL-HSCs, offering crucial insights for future ex vivo H</w:t>
      </w:r>
      <w:r w:rsidR="004C0AE9">
        <w:rPr>
          <w:rFonts w:cstheme="minorHAnsi"/>
        </w:rPr>
        <w:t>SC amplification strategies.</w:t>
      </w:r>
      <w:r w:rsidR="00B34075">
        <w:rPr>
          <w:rFonts w:cstheme="minorHAnsi"/>
        </w:rPr>
        <w:fldChar w:fldCharType="begin"/>
      </w:r>
      <w:r w:rsidR="00B34075">
        <w:rPr>
          <w:rFonts w:cstheme="minorHAnsi"/>
        </w:rPr>
        <w:instrText xml:space="preserve"> ADDIN EN.CITE &lt;EndNote&gt;&lt;Cite&gt;&lt;Author&gt;Takashi&lt;/Author&gt;&lt;Year&gt;2023&lt;/Year&gt;&lt;RecNum&gt;10&lt;/RecNum&gt;&lt;DisplayText&gt;&lt;style face="superscript"&gt;2&lt;/style&gt;&lt;/DisplayText&gt;&lt;record&gt;&lt;rec-number&gt;10&lt;/rec-number&gt;&lt;foreign-keys&gt;&lt;key app="EN" db-id="z00fp9eta5edeweepazvtzaj5w00pdw9ttwp" timestamp="1713013286"&gt;10&lt;/key&gt;&lt;/foreign-keys&gt;&lt;ref-type name="Journal Article"&gt;17&lt;/ref-type&gt;&lt;contributors&gt;&lt;authors&gt;&lt;author&gt;Takashi, Ishida&lt;/author&gt;&lt;author&gt;Adam, M. Heck&lt;/author&gt;&lt;author&gt;Barbara, Varnum-Finney&lt;/author&gt;&lt;author&gt;Stacey, Dozono&lt;/author&gt;&lt;author&gt;Cynthia, Nourigat-McKay&lt;/author&gt;&lt;author&gt;Katie, Kraskouskas&lt;/author&gt;&lt;author&gt;Rachel, Wellington&lt;/author&gt;&lt;author&gt;Olivia, Waltner&lt;/author&gt;&lt;author&gt;Root,&lt;/author&gt;&lt;author&gt;Dana, L. Jackson&lt;/author&gt;&lt;author&gt;Colleen, Delaney&lt;/author&gt;&lt;author&gt;Shahin, Rafii&lt;/author&gt;&lt;author&gt;Irwin, D. Bernstein&lt;/author&gt;&lt;author&gt;Trapnell,&lt;/author&gt;&lt;author&gt;Brandon, Hadland&lt;/author&gt;&lt;/authors&gt;&lt;/contributors&gt;&lt;titles&gt;&lt;title&gt;Differentiation latency and dormancy signatures define fetal liver HSCs at single cell resolution&lt;/title&gt;&lt;secondary-title&gt;bioRxiv&lt;/secondary-title&gt;&lt;/titles&gt;&lt;periodical&gt;&lt;full-title&gt;bioRxiv&lt;/full-title&gt;&lt;/periodical&gt;&lt;pages&gt;2023.06.01.543314&lt;/pages&gt;&lt;dates&gt;&lt;year&gt;2023&lt;/year&gt;&lt;/dates&gt;&lt;urls&gt;&lt;related-urls&gt;&lt;url&gt;http://biorxiv.org/content/early/2023/06/05/2023.06.01.543314.abstract&lt;/url&gt;&lt;/related-urls&gt;&lt;/urls&gt;&lt;electronic-resource-num&gt;10.1101/2023.06.01.543314&lt;/electronic-resource-num&gt;&lt;/record&gt;&lt;/Cite&gt;&lt;/EndNote&gt;</w:instrText>
      </w:r>
      <w:r w:rsidR="00B34075">
        <w:rPr>
          <w:rFonts w:cstheme="minorHAnsi"/>
        </w:rPr>
        <w:fldChar w:fldCharType="separate"/>
      </w:r>
      <w:r w:rsidR="00B34075" w:rsidRPr="00B34075">
        <w:rPr>
          <w:rFonts w:cstheme="minorHAnsi"/>
          <w:noProof/>
          <w:vertAlign w:val="superscript"/>
        </w:rPr>
        <w:t>2</w:t>
      </w:r>
      <w:r w:rsidR="00B34075">
        <w:rPr>
          <w:rFonts w:cstheme="minorHAnsi"/>
        </w:rPr>
        <w:fldChar w:fldCharType="end"/>
      </w:r>
    </w:p>
    <w:p w14:paraId="722E636A" w14:textId="07366CDE" w:rsidR="00347144" w:rsidRPr="00CA7411" w:rsidRDefault="00347144" w:rsidP="00CA7411">
      <w:pPr>
        <w:spacing w:line="360" w:lineRule="auto"/>
        <w:jc w:val="both"/>
        <w:rPr>
          <w:rFonts w:cstheme="minorHAnsi"/>
        </w:rPr>
      </w:pPr>
      <w:r w:rsidRPr="00CA7411">
        <w:rPr>
          <w:rFonts w:cstheme="minorHAnsi"/>
        </w:rPr>
        <w:t xml:space="preserve">Unlike previous studies, </w:t>
      </w:r>
      <w:r w:rsidR="00F42BC4" w:rsidRPr="00CA7411">
        <w:rPr>
          <w:rFonts w:cstheme="minorHAnsi"/>
        </w:rPr>
        <w:t>a</w:t>
      </w:r>
      <w:r w:rsidRPr="00CA7411">
        <w:rPr>
          <w:rFonts w:cstheme="minorHAnsi"/>
        </w:rPr>
        <w:t xml:space="preserve"> paper indicates that FL-HSCs exhibit a bias towards differentiation over symmetric cell division compared to neonatal and adult BM HSCs, suggesting that the HSC pool contributing to life-long hematopoiesis undergoes modest expansion during</w:t>
      </w:r>
      <w:r w:rsidR="004C0AE9">
        <w:rPr>
          <w:rFonts w:cstheme="minorHAnsi"/>
        </w:rPr>
        <w:t xml:space="preserve"> the FL stage of development.</w:t>
      </w:r>
      <w:r w:rsidR="00B34075">
        <w:rPr>
          <w:rFonts w:cstheme="minorHAnsi"/>
        </w:rPr>
        <w:fldChar w:fldCharType="begin"/>
      </w:r>
      <w:r w:rsidR="00B34075">
        <w:rPr>
          <w:rFonts w:cstheme="minorHAnsi"/>
        </w:rPr>
        <w:instrText xml:space="preserve"> ADDIN EN.CITE &lt;EndNote&gt;&lt;Cite&gt;&lt;Author&gt;Ganuza&lt;/Author&gt;&lt;Year&gt;2022&lt;/Year&gt;&lt;RecNum&gt;3&lt;/RecNum&gt;&lt;DisplayText&gt;&lt;style face="superscript"&gt;3&lt;/style&gt;&lt;/DisplayText&gt;&lt;record&gt;&lt;rec-number&gt;3&lt;/rec-number&gt;&lt;foreign-keys&gt;&lt;key app="EN" db-id="z00fp9eta5edeweepazvtzaj5w00pdw9ttwp" timestamp="1713013276"&gt;3&lt;/key&gt;&lt;/foreign-keys&gt;&lt;ref-type name="Journal Article"&gt;17&lt;/ref-type&gt;&lt;contributors&gt;&lt;authors&gt;&lt;author&gt;Ganuza, Miguel&lt;/author&gt;&lt;author&gt;Hall, Trent&lt;/author&gt;&lt;author&gt;Myers, Jacquelyn&lt;/author&gt;&lt;author&gt;Nevitt, Chris&lt;/author&gt;&lt;author&gt;Sánchez-Lanzas, Raúl&lt;/author&gt;&lt;author&gt;Chabot, Ashley&lt;/author&gt;&lt;author&gt;Ding, Juan&lt;/author&gt;&lt;author&gt;Kooienga, Emilia&lt;/author&gt;&lt;author&gt;Caprio, Claire&lt;/author&gt;&lt;author&gt;Finkelstein, David&lt;/author&gt;&lt;author&gt;Kang, Guolian&lt;/author&gt;&lt;author&gt;Obeng, Esther&lt;/author&gt;&lt;author&gt;McKinney-Freeman, Shannon&lt;/author&gt;&lt;/authors&gt;&lt;/contributors&gt;&lt;titles&gt;&lt;title&gt;Murine foetal liver supports limited detectable expansion of life-long haematopoietic progenitors&lt;/title&gt;&lt;secondary-title&gt;Nature Cell Biology&lt;/secondary-title&gt;&lt;/titles&gt;&lt;periodical&gt;&lt;full-title&gt;Nature Cell Biology&lt;/full-title&gt;&lt;/periodical&gt;&lt;pages&gt;1475-1486&lt;/pages&gt;&lt;volume&gt;24&lt;/volume&gt;&lt;number&gt;10&lt;/number&gt;&lt;dates&gt;&lt;year&gt;2022&lt;/year&gt;&lt;pub-dates&gt;&lt;date&gt;2022/10/01&lt;/date&gt;&lt;/pub-dates&gt;&lt;/dates&gt;&lt;isbn&gt;1476-4679&lt;/isbn&gt;&lt;urls&gt;&lt;related-urls&gt;&lt;url&gt;https://doi.org/10.1038/s41556-022-00999-5&lt;/url&gt;&lt;/related-urls&gt;&lt;/urls&gt;&lt;electronic-resource-num&gt;10.1038/s41556-022-00999-5&lt;/electronic-resource-num&gt;&lt;/record&gt;&lt;/Cite&gt;&lt;/EndNote&gt;</w:instrText>
      </w:r>
      <w:r w:rsidR="00B34075">
        <w:rPr>
          <w:rFonts w:cstheme="minorHAnsi"/>
        </w:rPr>
        <w:fldChar w:fldCharType="separate"/>
      </w:r>
      <w:r w:rsidR="00B34075" w:rsidRPr="00B34075">
        <w:rPr>
          <w:rFonts w:cstheme="minorHAnsi"/>
          <w:noProof/>
          <w:vertAlign w:val="superscript"/>
        </w:rPr>
        <w:t>3</w:t>
      </w:r>
      <w:r w:rsidR="00B34075">
        <w:rPr>
          <w:rFonts w:cstheme="minorHAnsi"/>
        </w:rPr>
        <w:fldChar w:fldCharType="end"/>
      </w:r>
    </w:p>
    <w:p w14:paraId="2C9222A1" w14:textId="3FE2F614" w:rsidR="00B058D3" w:rsidRPr="00CA7411" w:rsidRDefault="00B058D3" w:rsidP="00CA7411">
      <w:pPr>
        <w:spacing w:line="360" w:lineRule="auto"/>
        <w:jc w:val="both"/>
        <w:rPr>
          <w:rFonts w:cstheme="minorHAnsi"/>
        </w:rPr>
      </w:pPr>
      <w:r w:rsidRPr="00CA7411">
        <w:rPr>
          <w:rFonts w:cstheme="minorHAnsi"/>
        </w:rPr>
        <w:t xml:space="preserve">Another investigation revealed a subset of lymphoid-biased "developmentally-restricted HSCs" in the FL that exhibit long-term engraftment upon transplantation but do not contribute </w:t>
      </w:r>
      <w:r w:rsidR="004C0AE9">
        <w:rPr>
          <w:rFonts w:cstheme="minorHAnsi"/>
        </w:rPr>
        <w:t>to adult hematopoiesis in situ</w:t>
      </w:r>
      <w:r w:rsidR="00B34075">
        <w:rPr>
          <w:rFonts w:cstheme="minorHAnsi"/>
        </w:rPr>
        <w:fldChar w:fldCharType="begin"/>
      </w:r>
      <w:r w:rsidR="00B34075">
        <w:rPr>
          <w:rFonts w:cstheme="minorHAnsi"/>
        </w:rPr>
        <w:instrText xml:space="preserve"> ADDIN EN.CITE &lt;EndNote&gt;&lt;Cite&gt;&lt;Author&gt;Beaudin&lt;/Author&gt;&lt;Year&gt;2016&lt;/Year&gt;&lt;RecNum&gt;8&lt;/RecNum&gt;&lt;DisplayText&gt;&lt;style face="superscript"&gt;4&lt;/style&gt;&lt;/DisplayText&gt;&lt;record&gt;&lt;rec-number&gt;8&lt;/rec-number&gt;&lt;foreign-keys&gt;&lt;key app="EN" db-id="z00fp9eta5edeweepazvtzaj5w00pdw9ttwp" timestamp="1713013284"&gt;8&lt;/key&gt;&lt;/foreign-keys&gt;&lt;ref-type name="Journal Article"&gt;17&lt;/ref-type&gt;&lt;contributors&gt;&lt;authors&gt;&lt;author&gt;Beaudin, Anna E.&lt;/author&gt;&lt;author&gt;Boyer, Scott W.&lt;/author&gt;&lt;author&gt;Perez-Cunningham, Jessica&lt;/author&gt;&lt;author&gt;Hernandez, Gloria E.&lt;/author&gt;&lt;author&gt;Derderian, S. Christopher&lt;/author&gt;&lt;author&gt;Jujjavarapu, Chethan&lt;/author&gt;&lt;author&gt;Aaserude, Eric&lt;/author&gt;&lt;author&gt;MacKenzie, Tippi&lt;/author&gt;&lt;author&gt;Forsberg, E. Camilla&lt;/author&gt;&lt;/authors&gt;&lt;/contributors&gt;&lt;titles&gt;&lt;title&gt;A Transient Developmental Hematopoietic Stem Cell Gives Rise to Innate-like B and T Cells&lt;/title&gt;&lt;secondary-title&gt;Cell Stem Cell&lt;/secondary-title&gt;&lt;/titles&gt;&lt;periodical&gt;&lt;full-title&gt;Cell Stem Cell&lt;/full-title&gt;&lt;/periodical&gt;&lt;pages&gt;768-783&lt;/pages&gt;&lt;volume&gt;19&lt;/volume&gt;&lt;number&gt;6&lt;/number&gt;&lt;keywords&gt;&lt;keyword&gt;hematopoietic stem cell&lt;/keyword&gt;&lt;keyword&gt;lineage potential&lt;/keyword&gt;&lt;keyword&gt;innate-like B and T lymphocytes&lt;/keyword&gt;&lt;keyword&gt;development&lt;/keyword&gt;&lt;keyword&gt;self-renewal&lt;/keyword&gt;&lt;keyword&gt;tissue resident&lt;/keyword&gt;&lt;keyword&gt;transplantation&lt;/keyword&gt;&lt;keyword&gt;lineage tracing&lt;/keyword&gt;&lt;keyword&gt;hematopoiesis&lt;/keyword&gt;&lt;keyword&gt;immune cells&lt;/keyword&gt;&lt;/keywords&gt;&lt;dates&gt;&lt;year&gt;2016&lt;/year&gt;&lt;pub-dates&gt;&lt;date&gt;2016/12/01/&lt;/date&gt;&lt;/pub-dates&gt;&lt;/dates&gt;&lt;isbn&gt;1934-5909&lt;/isbn&gt;&lt;urls&gt;&lt;related-urls&gt;&lt;url&gt;https://www.sciencedirect.com/science/article/pii/S1934590916302600&lt;/url&gt;&lt;/related-urls&gt;&lt;/urls&gt;&lt;electronic-resource-num&gt;https://doi.org/10.1016/j.stem.2016.08.013&lt;/electronic-resource-num&gt;&lt;/record&gt;&lt;/Cite&gt;&lt;/EndNote&gt;</w:instrText>
      </w:r>
      <w:r w:rsidR="00B34075">
        <w:rPr>
          <w:rFonts w:cstheme="minorHAnsi"/>
        </w:rPr>
        <w:fldChar w:fldCharType="separate"/>
      </w:r>
      <w:r w:rsidR="00B34075" w:rsidRPr="00B34075">
        <w:rPr>
          <w:rFonts w:cstheme="minorHAnsi"/>
          <w:noProof/>
          <w:vertAlign w:val="superscript"/>
        </w:rPr>
        <w:t>4</w:t>
      </w:r>
      <w:r w:rsidR="00B34075">
        <w:rPr>
          <w:rFonts w:cstheme="minorHAnsi"/>
        </w:rPr>
        <w:fldChar w:fldCharType="end"/>
      </w:r>
      <w:r w:rsidRPr="00CA7411">
        <w:rPr>
          <w:rFonts w:cstheme="minorHAnsi"/>
        </w:rPr>
        <w:t>, consistent with earlier findings identifying FL-HSC populations with unique</w:t>
      </w:r>
      <w:r w:rsidR="004C0AE9">
        <w:rPr>
          <w:rFonts w:cstheme="minorHAnsi"/>
        </w:rPr>
        <w:t xml:space="preserve"> engraftment characteristics</w:t>
      </w:r>
      <w:r w:rsidR="00B34075">
        <w:rPr>
          <w:rFonts w:cstheme="minorHAnsi"/>
        </w:rPr>
        <w:fldChar w:fldCharType="begin"/>
      </w:r>
      <w:r w:rsidR="00B34075">
        <w:rPr>
          <w:rFonts w:cstheme="minorHAnsi"/>
        </w:rPr>
        <w:instrText xml:space="preserve"> ADDIN EN.CITE &lt;EndNote&gt;&lt;Cite&gt;&lt;Author&gt;Benz&lt;/Author&gt;&lt;Year&gt;2012&lt;/Year&gt;&lt;RecNum&gt;9&lt;/RecNum&gt;&lt;DisplayText&gt;&lt;style face="superscript"&gt;5&lt;/style&gt;&lt;/DisplayText&gt;&lt;record&gt;&lt;rec-number&gt;9&lt;/rec-number&gt;&lt;foreign-keys&gt;&lt;key app="EN" db-id="z00fp9eta5edeweepazvtzaj5w00pdw9ttwp" timestamp="1713013285"&gt;9&lt;/key&gt;&lt;/foreign-keys&gt;&lt;ref-type name="Journal Article"&gt;17&lt;/ref-type&gt;&lt;contributors&gt;&lt;authors&gt;&lt;author&gt;Benz, Claudia&lt;/author&gt;&lt;author&gt;Copley, Michael R&lt;/author&gt;&lt;author&gt;Kent, David G&lt;/author&gt;&lt;author&gt;Wohrer, Stefan&lt;/author&gt;&lt;author&gt;Cortes, Adrian&lt;/author&gt;&lt;author&gt;Aghaeepour, Nima&lt;/author&gt;&lt;author&gt;Ma, Elaine&lt;/author&gt;&lt;author&gt;Mader, Heidi&lt;/author&gt;&lt;author&gt;Rowe, Keegan&lt;/author&gt;&lt;author&gt;Day, Christopher&lt;/author&gt;&lt;author&gt;Treloar, David&lt;/author&gt;&lt;author&gt;Brinkman, Ryan R&lt;/author&gt;&lt;author&gt;Eaves, Connie J&lt;/author&gt;&lt;/authors&gt;&lt;/contributors&gt;&lt;titles&gt;&lt;title&gt;Hematopoietic Stem Cell Subtypes Expand Differentially during Development and Display Distinct Lymphopoietic Programs&lt;/title&gt;&lt;secondary-title&gt;Cell Stem Cell&lt;/secondary-title&gt;&lt;/titles&gt;&lt;periodical&gt;&lt;full-title&gt;Cell Stem Cell&lt;/full-title&gt;&lt;/periodical&gt;&lt;pages&gt;273-283&lt;/pages&gt;&lt;volume&gt;10&lt;/volume&gt;&lt;number&gt;3&lt;/number&gt;&lt;dates&gt;&lt;year&gt;2012&lt;/year&gt;&lt;pub-dates&gt;&lt;date&gt;2012/03/02/&lt;/date&gt;&lt;/pub-dates&gt;&lt;/dates&gt;&lt;isbn&gt;1934-5909&lt;/isbn&gt;&lt;urls&gt;&lt;related-urls&gt;&lt;url&gt;https://www.sciencedirect.com/science/article/pii/S1934590912000653&lt;/url&gt;&lt;/related-urls&gt;&lt;/urls&gt;&lt;electronic-resource-num&gt;https://doi.org/10.1016/j.stem.2012.02.007&lt;/electronic-resource-num&gt;&lt;/record&gt;&lt;/Cite&gt;&lt;/EndNote&gt;</w:instrText>
      </w:r>
      <w:r w:rsidR="00B34075">
        <w:rPr>
          <w:rFonts w:cstheme="minorHAnsi"/>
        </w:rPr>
        <w:fldChar w:fldCharType="separate"/>
      </w:r>
      <w:r w:rsidR="00B34075" w:rsidRPr="00B34075">
        <w:rPr>
          <w:rFonts w:cstheme="minorHAnsi"/>
          <w:noProof/>
          <w:vertAlign w:val="superscript"/>
        </w:rPr>
        <w:t>5</w:t>
      </w:r>
      <w:r w:rsidR="00B34075">
        <w:rPr>
          <w:rFonts w:cstheme="minorHAnsi"/>
        </w:rPr>
        <w:fldChar w:fldCharType="end"/>
      </w:r>
      <w:r w:rsidRPr="00CA7411">
        <w:rPr>
          <w:rFonts w:cstheme="minorHAnsi"/>
        </w:rPr>
        <w:t>.</w:t>
      </w:r>
    </w:p>
    <w:p w14:paraId="74B3B0CA" w14:textId="77777777" w:rsidR="00B058D3" w:rsidRPr="00CA7411" w:rsidRDefault="00B058D3" w:rsidP="00CA7411">
      <w:pPr>
        <w:spacing w:line="360" w:lineRule="auto"/>
        <w:jc w:val="both"/>
        <w:rPr>
          <w:rFonts w:cstheme="minorHAnsi"/>
        </w:rPr>
      </w:pPr>
    </w:p>
    <w:p w14:paraId="2AD8B21A" w14:textId="331EDA09" w:rsidR="00D10EF6" w:rsidRPr="00B34075" w:rsidRDefault="00B058D3" w:rsidP="00CA7411">
      <w:pPr>
        <w:spacing w:line="360" w:lineRule="auto"/>
        <w:jc w:val="both"/>
        <w:rPr>
          <w:rFonts w:cstheme="minorHAnsi"/>
        </w:rPr>
      </w:pPr>
      <w:r w:rsidRPr="00CA7411">
        <w:rPr>
          <w:rFonts w:cstheme="minorHAnsi"/>
        </w:rPr>
        <w:lastRenderedPageBreak/>
        <w:t>Both HSC-intrinsic and environmental mechanisms have been proposed to explain such distinct properties of fetal</w:t>
      </w:r>
    </w:p>
    <w:p w14:paraId="46F3E67C" w14:textId="7EEC3ECD" w:rsidR="003C2705" w:rsidRPr="00CA7411" w:rsidRDefault="003C2705" w:rsidP="00CA7411">
      <w:pPr>
        <w:spacing w:line="360" w:lineRule="auto"/>
        <w:jc w:val="both"/>
        <w:rPr>
          <w:rFonts w:cstheme="minorHAnsi"/>
          <w:b/>
          <w:bCs/>
          <w:color w:val="FF0000"/>
        </w:rPr>
      </w:pPr>
      <w:r w:rsidRPr="00CA7411">
        <w:rPr>
          <w:rFonts w:cstheme="minorHAnsi"/>
          <w:b/>
          <w:bCs/>
          <w:color w:val="FF0000"/>
        </w:rPr>
        <w:t>Cell types in FL niche</w:t>
      </w:r>
    </w:p>
    <w:p w14:paraId="1A384247" w14:textId="3BBCAF3E" w:rsidR="009B6E14" w:rsidRPr="00CA7411" w:rsidRDefault="009B6E14" w:rsidP="00CA7411">
      <w:pPr>
        <w:spacing w:line="360" w:lineRule="auto"/>
        <w:jc w:val="both"/>
        <w:rPr>
          <w:rFonts w:cstheme="minorHAnsi"/>
        </w:rPr>
      </w:pPr>
      <w:r w:rsidRPr="00CA7411">
        <w:rPr>
          <w:rFonts w:cstheme="minorHAnsi"/>
        </w:rPr>
        <w:t>Over the years, researchers have extensively utilized components of the fetal liver (FL) niche in attempts to maintain and expand hematopoietic stem ce</w:t>
      </w:r>
      <w:r w:rsidR="004C0AE9">
        <w:rPr>
          <w:rFonts w:cstheme="minorHAnsi"/>
        </w:rPr>
        <w:t>lls (HSCs) ex vivo</w:t>
      </w:r>
      <w:r w:rsidR="00B34075">
        <w:rPr>
          <w:rFonts w:cstheme="minorHAnsi"/>
        </w:rPr>
        <w:t xml:space="preserve"> </w:t>
      </w:r>
      <w:r w:rsidR="00B34075">
        <w:rPr>
          <w:rFonts w:cstheme="minorHAnsi"/>
        </w:rPr>
        <w:fldChar w:fldCharType="begin">
          <w:fldData xml:space="preserve">PEVuZE5vdGU+PENpdGU+PEF1dGhvcj5DaG91PC9BdXRob3I+PFllYXI+MjAxMzwvWWVhcj48UmVj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</w:fldData>
        </w:fldChar>
      </w:r>
      <w:r w:rsidR="00B34075">
        <w:rPr>
          <w:rFonts w:cstheme="minorHAnsi"/>
        </w:rPr>
        <w:instrText xml:space="preserve"> ADDIN EN.CITE </w:instrText>
      </w:r>
      <w:r w:rsidR="00B34075">
        <w:rPr>
          <w:rFonts w:cstheme="minorHAnsi"/>
        </w:rPr>
        <w:fldChar w:fldCharType="begin">
          <w:fldData xml:space="preserve">PEVuZE5vdGU+PENpdGU+PEF1dGhvcj5DaG91PC9BdXRob3I+PFllYXI+MjAxMzwvWWVhcj48UmVj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</w:fldData>
        </w:fldChar>
      </w:r>
      <w:r w:rsidR="00B34075">
        <w:rPr>
          <w:rFonts w:cstheme="minorHAnsi"/>
        </w:rPr>
        <w:instrText xml:space="preserve"> ADDIN EN.CITE.DATA </w:instrText>
      </w:r>
      <w:r w:rsidR="00B34075">
        <w:rPr>
          <w:rFonts w:cstheme="minorHAnsi"/>
        </w:rPr>
      </w:r>
      <w:r w:rsidR="00B34075">
        <w:rPr>
          <w:rFonts w:cstheme="minorHAnsi"/>
        </w:rPr>
        <w:fldChar w:fldCharType="end"/>
      </w:r>
      <w:r w:rsidR="00B34075">
        <w:rPr>
          <w:rFonts w:cstheme="minorHAnsi"/>
        </w:rPr>
        <w:fldChar w:fldCharType="separate"/>
      </w:r>
      <w:r w:rsidR="00B34075" w:rsidRPr="00B34075">
        <w:rPr>
          <w:rFonts w:cstheme="minorHAnsi"/>
          <w:noProof/>
          <w:vertAlign w:val="superscript"/>
        </w:rPr>
        <w:t>6-9</w:t>
      </w:r>
      <w:r w:rsidR="00B34075">
        <w:rPr>
          <w:rFonts w:cstheme="minorHAnsi"/>
        </w:rPr>
        <w:fldChar w:fldCharType="end"/>
      </w:r>
      <w:r w:rsidRPr="00CA7411">
        <w:rPr>
          <w:rFonts w:cstheme="minorHAnsi"/>
        </w:rPr>
        <w:t>. Notably, studies have highlighted the significant role of the fetal liver-derived stromal cell line AFT024 in supporting HSC expansion for extended periods, with demonstrated maint</w:t>
      </w:r>
      <w:r w:rsidR="004C0AE9">
        <w:rPr>
          <w:rFonts w:cstheme="minorHAnsi"/>
        </w:rPr>
        <w:t>enance for at least 4-7 weeks</w:t>
      </w:r>
      <w:r w:rsidR="00B34075">
        <w:rPr>
          <w:rFonts w:cstheme="minorHAnsi"/>
        </w:rPr>
        <w:fldChar w:fldCharType="begin"/>
      </w:r>
      <w:r w:rsidR="00B34075">
        <w:rPr>
          <w:rFonts w:cstheme="minorHAnsi"/>
        </w:rPr>
        <w:instrText xml:space="preserve"> ADDIN EN.CITE &lt;EndNote&gt;&lt;Cite&gt;&lt;Author&gt;Gerlach&lt;/Author&gt;&lt;Year&gt;2019&lt;/Year&gt;&lt;RecNum&gt;33&lt;/RecNum&gt;&lt;DisplayText&gt;&lt;style face="superscript"&gt;8&lt;/style&gt;&lt;/DisplayText&gt;&lt;record&gt;&lt;rec-number&gt;33&lt;/rec-number&gt;&lt;foreign-keys&gt;&lt;key app="EN" db-id="z00fp9eta5edeweepazvtzaj5w00pdw9ttwp" timestamp="1713013323"&gt;33&lt;/key&gt;&lt;/foreign-keys&gt;&lt;ref-type name="Journal Article"&gt;17&lt;/ref-type&gt;&lt;contributors&gt;&lt;authors&gt;&lt;author&gt;Gerlach, Jörg C.&lt;/author&gt;&lt;author&gt;Thompson, Robert L.&lt;/author&gt;&lt;author&gt;Gridelli, Bruno&lt;/author&gt;&lt;author&gt;Schmelzer, Eva&lt;/author&gt;&lt;/authors&gt;&lt;secondary-authors&gt;&lt;author&gt;Miki, Toshio&lt;/author&gt;&lt;/secondary-authors&gt;&lt;/contributors&gt;&lt;titles&gt;&lt;title&gt;Effects of Delta-Like Noncanonical Notch Ligand 1 Expression of Human Fetal Liver Hepatoblasts on Hematopoietic Progenitors&lt;/title&gt;&lt;secondary-title&gt;Stem Cells International&lt;/secondary-title&gt;&lt;/titles&gt;&lt;periodical&gt;&lt;full-title&gt;Stem Cells International&lt;/full-title&gt;&lt;/periodical&gt;&lt;pages&gt;7916275&lt;/pages&gt;&lt;volume&gt;2019&lt;/volume&gt;&lt;dates&gt;&lt;year&gt;2019&lt;/year&gt;&lt;pub-dates&gt;&lt;date&gt;2019/03/18&lt;/date&gt;&lt;/pub-dates&gt;&lt;/dates&gt;&lt;publisher&gt;Hindawi&lt;/publisher&gt;&lt;isbn&gt;1687-966X&lt;/isbn&gt;&lt;urls&gt;&lt;related-urls&gt;&lt;url&gt;https://doi.org/10.1155/2019/7916275&lt;/url&gt;&lt;/related-urls&gt;&lt;/urls&gt;&lt;electronic-resource-num&gt;10.1155/2019/7916275&lt;/electronic-resource-num&gt;&lt;/record&gt;&lt;/Cite&gt;&lt;/EndNote&gt;</w:instrText>
      </w:r>
      <w:r w:rsidR="00B34075">
        <w:rPr>
          <w:rFonts w:cstheme="minorHAnsi"/>
        </w:rPr>
        <w:fldChar w:fldCharType="separate"/>
      </w:r>
      <w:r w:rsidR="00B34075" w:rsidRPr="00B34075">
        <w:rPr>
          <w:rFonts w:cstheme="minorHAnsi"/>
          <w:noProof/>
          <w:vertAlign w:val="superscript"/>
        </w:rPr>
        <w:t>8</w:t>
      </w:r>
      <w:r w:rsidR="00B34075">
        <w:rPr>
          <w:rFonts w:cstheme="minorHAnsi"/>
        </w:rPr>
        <w:fldChar w:fldCharType="end"/>
      </w:r>
      <w:r w:rsidRPr="00CA7411">
        <w:rPr>
          <w:rFonts w:cstheme="minorHAnsi"/>
        </w:rPr>
        <w:t>.</w:t>
      </w:r>
    </w:p>
    <w:p w14:paraId="6B034EAE" w14:textId="7F0B9880" w:rsidR="004F6FBD" w:rsidRPr="00CA7411" w:rsidRDefault="004F6FBD" w:rsidP="00CA7411">
      <w:pPr>
        <w:spacing w:line="360" w:lineRule="auto"/>
        <w:jc w:val="both"/>
        <w:rPr>
          <w:rFonts w:cstheme="minorHAnsi"/>
        </w:rPr>
      </w:pPr>
      <w:r w:rsidRPr="00CA7411">
        <w:rPr>
          <w:rFonts w:cstheme="minorHAnsi"/>
        </w:rPr>
        <w:t>Zhang et al. discovered that CD3+ Ter119− stromal cells produce insulin-like growth factor 2 (IGF-2) to s</w:t>
      </w:r>
      <w:r w:rsidR="00B34075">
        <w:rPr>
          <w:rFonts w:cstheme="minorHAnsi"/>
        </w:rPr>
        <w:t>upport long-term HSC expansion.</w:t>
      </w:r>
      <w:r w:rsidR="00B34075">
        <w:rPr>
          <w:rFonts w:cstheme="minorHAnsi"/>
        </w:rPr>
        <w:fldChar w:fldCharType="begin"/>
      </w:r>
      <w:r w:rsidR="00B34075">
        <w:rPr>
          <w:rFonts w:cstheme="minorHAnsi"/>
        </w:rPr>
        <w:instrText xml:space="preserve"> ADDIN EN.CITE &lt;EndNote&gt;&lt;Cite&gt;&lt;Author&gt;Zhang&lt;/Author&gt;&lt;Year&gt;2004&lt;/Year&gt;&lt;RecNum&gt;35&lt;/RecNum&gt;&lt;DisplayText&gt;&lt;style face="superscript"&gt;9&lt;/style&gt;&lt;/DisplayText&gt;&lt;record&gt;&lt;rec-number&gt;35&lt;/rec-number&gt;&lt;foreign-keys&gt;&lt;key app="EN" db-id="z00fp9eta5edeweepazvtzaj5w00pdw9ttwp" timestamp="1713013326"&gt;35&lt;/key&gt;&lt;/foreign-keys&gt;&lt;ref-type name="Journal Article"&gt;17&lt;/ref-type&gt;&lt;contributors&gt;&lt;authors&gt;&lt;author&gt;Zhang, Cheng Cheng&lt;/author&gt;&lt;author&gt;Lodish, Harvey F.&lt;/author&gt;&lt;/authors&gt;&lt;/contributors&gt;&lt;titles&gt;&lt;title&gt;Insulin-like growth factor 2 expressed in a novel fetal liver cell population is a growth factor for hematopoietic stem cells&lt;/title&gt;&lt;secondary-title&gt;Blood&lt;/secondary-title&gt;&lt;/titles&gt;&lt;periodical&gt;&lt;full-title&gt;Blood&lt;/full-title&gt;&lt;/periodical&gt;&lt;pages&gt;2513-2521&lt;/pages&gt;&lt;volume&gt;103&lt;/volume&gt;&lt;number&gt;7&lt;/number&gt;&lt;dates&gt;&lt;year&gt;2004&lt;/year&gt;&lt;/dates&gt;&lt;isbn&gt;0006-4971&lt;/isbn&gt;&lt;urls&gt;&lt;related-urls&gt;&lt;url&gt;https://doi.org/10.1182/blood-2003-08-2955&lt;/url&gt;&lt;/related-urls&gt;&lt;/urls&gt;&lt;electronic-resource-num&gt;10.1182/blood-2003-08-2955&lt;/electronic-resource-num&gt;&lt;access-date&gt;4/13/2024&lt;/access-date&gt;&lt;/record&gt;&lt;/Cite&gt;&lt;/EndNote&gt;</w:instrText>
      </w:r>
      <w:r w:rsidR="00B34075">
        <w:rPr>
          <w:rFonts w:cstheme="minorHAnsi"/>
        </w:rPr>
        <w:fldChar w:fldCharType="separate"/>
      </w:r>
      <w:r w:rsidR="00B34075" w:rsidRPr="00B34075">
        <w:rPr>
          <w:rFonts w:cstheme="minorHAnsi"/>
          <w:noProof/>
          <w:vertAlign w:val="superscript"/>
        </w:rPr>
        <w:t>9</w:t>
      </w:r>
      <w:r w:rsidR="00B34075">
        <w:rPr>
          <w:rFonts w:cstheme="minorHAnsi"/>
        </w:rPr>
        <w:fldChar w:fldCharType="end"/>
      </w:r>
      <w:r w:rsidRPr="00CA7411">
        <w:rPr>
          <w:rFonts w:cstheme="minorHAnsi"/>
        </w:rPr>
        <w:t xml:space="preserve"> Additionally, they found that angiopoietin-like 2 (Angptl2) and angiopoietin-like 3 (Angptl3) secreted by these stromal cells can increase HSC expansion by 24- and 30-fold in vitro, and these factors, along with IGF-2, can be supplemented as small molecules in the culture medi</w:t>
      </w:r>
      <w:r w:rsidR="004C0AE9">
        <w:rPr>
          <w:rFonts w:cstheme="minorHAnsi"/>
        </w:rPr>
        <w:t>um to promote HSC expansion.</w:t>
      </w:r>
      <w:r w:rsidR="00B34075">
        <w:rPr>
          <w:rFonts w:cstheme="minorHAnsi"/>
        </w:rPr>
        <w:fldChar w:fldCharType="begin"/>
      </w:r>
      <w:r w:rsidR="00B34075">
        <w:rPr>
          <w:rFonts w:cstheme="minorHAnsi"/>
        </w:rPr>
        <w:instrText xml:space="preserve"> ADDIN EN.CITE &lt;EndNote&gt;&lt;Cite&gt;&lt;Author&gt;Zhang&lt;/Author&gt;&lt;Year&gt;2006&lt;/Year&gt;&lt;RecNum&gt;45&lt;/RecNum&gt;&lt;DisplayText&gt;&lt;style face="superscript"&gt;10&lt;/style&gt;&lt;/DisplayText&gt;&lt;record&gt;&lt;rec-number&gt;45&lt;/rec-number&gt;&lt;foreign-keys&gt;&lt;key app="EN" db-id="z00fp9eta5edeweepazvtzaj5w00pdw9ttwp" timestamp="1713013339"&gt;45&lt;/key&gt;&lt;/foreign-keys&gt;&lt;ref-type name="Journal Article"&gt;17&lt;/ref-type&gt;&lt;contributors&gt;&lt;authors&gt;&lt;author&gt;Zhang, Cheng Cheng&lt;/author&gt;&lt;author&gt;Kaba, Megan&lt;/author&gt;&lt;author&gt;Ge, Guangtao&lt;/author&gt;&lt;author&gt;Xie, Kathleen&lt;/author&gt;&lt;author&gt;Tong, Wei&lt;/author&gt;&lt;author&gt;Hug, Christopher&lt;/author&gt;&lt;author&gt;Lodish, Harvey F.&lt;/author&gt;&lt;/authors&gt;&lt;/contributors&gt;&lt;titles&gt;&lt;title&gt;Angiopoietin-like proteins stimulate ex vivo expansion of hematopoietic stem cells&lt;/title&gt;&lt;secondary-title&gt;Nature Medicine&lt;/secondary-title&gt;&lt;/titles&gt;&lt;periodical&gt;&lt;full-title&gt;Nature Medicine&lt;/full-title&gt;&lt;/periodical&gt;&lt;pages&gt;240-245&lt;/pages&gt;&lt;volume&gt;12&lt;/volume&gt;&lt;number&gt;2&lt;/number&gt;&lt;dates&gt;&lt;year&gt;2006&lt;/year&gt;&lt;pub-dates&gt;&lt;date&gt;2006/02/01&lt;/date&gt;&lt;/pub-dates&gt;&lt;/dates&gt;&lt;isbn&gt;1546-170X&lt;/isbn&gt;&lt;urls&gt;&lt;related-urls&gt;&lt;url&gt;https://doi.org/10.1038/nm1342&lt;/url&gt;&lt;/related-urls&gt;&lt;/urls&gt;&lt;electronic-resource-num&gt;10.1038/nm1342&lt;/electronic-resource-num&gt;&lt;/record&gt;&lt;/Cite&gt;&lt;/EndNote&gt;</w:instrText>
      </w:r>
      <w:r w:rsidR="00B34075">
        <w:rPr>
          <w:rFonts w:cstheme="minorHAnsi"/>
        </w:rPr>
        <w:fldChar w:fldCharType="separate"/>
      </w:r>
      <w:r w:rsidR="00B34075" w:rsidRPr="00B34075">
        <w:rPr>
          <w:rFonts w:cstheme="minorHAnsi"/>
          <w:noProof/>
          <w:vertAlign w:val="superscript"/>
        </w:rPr>
        <w:t>10</w:t>
      </w:r>
      <w:r w:rsidR="00B34075">
        <w:rPr>
          <w:rFonts w:cstheme="minorHAnsi"/>
        </w:rPr>
        <w:fldChar w:fldCharType="end"/>
      </w:r>
    </w:p>
    <w:p w14:paraId="0614779E" w14:textId="0D0EAE2A" w:rsidR="00724C93" w:rsidRPr="00CA7411" w:rsidRDefault="00724C93" w:rsidP="00CA7411">
      <w:pPr>
        <w:spacing w:line="360" w:lineRule="auto"/>
        <w:jc w:val="both"/>
        <w:rPr>
          <w:rFonts w:cstheme="minorHAnsi"/>
        </w:rPr>
      </w:pPr>
      <w:r w:rsidRPr="00CA7411">
        <w:rPr>
          <w:rFonts w:cstheme="minorHAnsi"/>
        </w:rPr>
        <w:t xml:space="preserve">Findings indicate that </w:t>
      </w:r>
      <w:proofErr w:type="spellStart"/>
      <w:r w:rsidRPr="00CA7411">
        <w:rPr>
          <w:rFonts w:cstheme="minorHAnsi"/>
        </w:rPr>
        <w:t>hepatoblasts</w:t>
      </w:r>
      <w:proofErr w:type="spellEnd"/>
      <w:r w:rsidRPr="00CA7411">
        <w:rPr>
          <w:rFonts w:cstheme="minorHAnsi"/>
        </w:rPr>
        <w:t xml:space="preserve"> function as a niche for erythropoiesis via cytokine secretion of SCF and E</w:t>
      </w:r>
      <w:r w:rsidR="004C0AE9">
        <w:rPr>
          <w:rFonts w:cstheme="minorHAnsi"/>
        </w:rPr>
        <w:t>PO</w:t>
      </w:r>
      <w:r w:rsidR="00B34075">
        <w:rPr>
          <w:rFonts w:cstheme="minorHAnsi"/>
        </w:rPr>
        <w:fldChar w:fldCharType="begin"/>
      </w:r>
      <w:r w:rsidR="00B34075">
        <w:rPr>
          <w:rFonts w:cstheme="minorHAnsi"/>
        </w:rPr>
        <w:instrText xml:space="preserve"> ADDIN EN.CITE &lt;EndNote&gt;&lt;Cite&gt;&lt;Author&gt;Sugiyama&lt;/Author&gt;&lt;Year&gt;2011&lt;/Year&gt;&lt;RecNum&gt;16&lt;/RecNum&gt;&lt;DisplayText&gt;&lt;style face="superscript"&gt;11&lt;/style&gt;&lt;/DisplayText&gt;&lt;record&gt;&lt;rec-number&gt;16&lt;/rec-number&gt;&lt;foreign-keys&gt;&lt;key app="EN" db-id="z00fp9eta5edeweepazvtzaj5w00pdw9ttwp" timestamp="1713013293"&gt;16&lt;/key&gt;&lt;/foreign-keys&gt;&lt;ref-type name="Journal Article"&gt;17&lt;/ref-type&gt;&lt;contributors&gt;&lt;authors&gt;&lt;author&gt;Sugiyama, Daisuke&lt;/author&gt;&lt;author&gt;Kulkeaw, Kasem&lt;/author&gt;&lt;author&gt;Mizuochi, Chiyo&lt;/author&gt;&lt;author&gt;Horio, Yuka&lt;/author&gt;&lt;author&gt;Okayama, Satoko&lt;/author&gt;&lt;/authors&gt;&lt;/contributors&gt;&lt;titles&gt;&lt;title&gt;Hepatoblasts comprise a niche for fetal liver erythropoiesis through cytokine production&lt;/title&gt;&lt;secondary-title&gt;Biochemical and Biophysical Research Communications&lt;/secondary-title&gt;&lt;/titles&gt;&lt;periodical&gt;&lt;full-title&gt;Biochemical and Biophysical Research Communications&lt;/full-title&gt;&lt;/periodical&gt;&lt;pages&gt;301-306&lt;/pages&gt;&lt;volume&gt;410&lt;/volume&gt;&lt;number&gt;2&lt;/number&gt;&lt;keywords&gt;&lt;keyword&gt;Hepatoblasts&lt;/keyword&gt;&lt;keyword&gt;Erythropoiesis&lt;/keyword&gt;&lt;keyword&gt;Fetal liver&lt;/keyword&gt;&lt;/keywords&gt;&lt;dates&gt;&lt;year&gt;2011&lt;/year&gt;&lt;pub-dates&gt;&lt;date&gt;2011/07/01/&lt;/date&gt;&lt;/pub-dates&gt;&lt;/dates&gt;&lt;isbn&gt;0006-291X&lt;/isbn&gt;&lt;urls&gt;&lt;related-urls&gt;&lt;url&gt;https://www.sciencedirect.com/science/article/pii/S0006291X11009193&lt;/url&gt;&lt;/related-urls&gt;&lt;/urls&gt;&lt;electronic-resource-num&gt;https://doi.org/10.1016/j.bbrc.2011.05.137&lt;/electronic-resource-num&gt;&lt;/record&gt;&lt;/Cite&gt;&lt;/EndNote&gt;</w:instrText>
      </w:r>
      <w:r w:rsidR="00B34075">
        <w:rPr>
          <w:rFonts w:cstheme="minorHAnsi"/>
        </w:rPr>
        <w:fldChar w:fldCharType="separate"/>
      </w:r>
      <w:r w:rsidR="00B34075" w:rsidRPr="00B34075">
        <w:rPr>
          <w:rFonts w:cstheme="minorHAnsi"/>
          <w:noProof/>
          <w:vertAlign w:val="superscript"/>
        </w:rPr>
        <w:t>11</w:t>
      </w:r>
      <w:r w:rsidR="00B34075">
        <w:rPr>
          <w:rFonts w:cstheme="minorHAnsi"/>
        </w:rPr>
        <w:fldChar w:fldCharType="end"/>
      </w:r>
      <w:r w:rsidRPr="00CA7411">
        <w:rPr>
          <w:rFonts w:cstheme="minorHAnsi"/>
        </w:rPr>
        <w:t>, while subsequent studies by a similar group reveal that Dlk1+ hepatic progenitors are the primary supportive cells for HSC expansion in the f</w:t>
      </w:r>
      <w:r w:rsidR="004C0AE9">
        <w:rPr>
          <w:rFonts w:cstheme="minorHAnsi"/>
        </w:rPr>
        <w:t>etal liver</w:t>
      </w:r>
      <w:r w:rsidR="00B34075">
        <w:rPr>
          <w:rFonts w:cstheme="minorHAnsi"/>
        </w:rPr>
        <w:fldChar w:fldCharType="begin"/>
      </w:r>
      <w:r w:rsidR="00B34075">
        <w:rPr>
          <w:rFonts w:cstheme="minorHAnsi"/>
        </w:rPr>
        <w:instrText xml:space="preserve"> ADDIN EN.CITE &lt;EndNote&gt;&lt;Cite&gt;&lt;Author&gt;Chou&lt;/Author&gt;&lt;Year&gt;2013&lt;/Year&gt;&lt;RecNum&gt;17&lt;/RecNum&gt;&lt;DisplayText&gt;&lt;style face="superscript"&gt;6&lt;/style&gt;&lt;/DisplayText&gt;&lt;record&gt;&lt;rec-number&gt;17&lt;/rec-number&gt;&lt;foreign-keys&gt;&lt;key app="EN" db-id="z00fp9eta5edeweepazvtzaj5w00pdw9ttwp" timestamp="1713013294"&gt;17&lt;/key&gt;&lt;/foreign-keys&gt;&lt;ref-type name="Journal Article"&gt;17&lt;/ref-type&gt;&lt;contributors&gt;&lt;authors&gt;&lt;author&gt;Chou, Song&lt;/author&gt;&lt;author&gt;Flygare, Johan&lt;/author&gt;&lt;author&gt;Lodish, Harvey F.&lt;/author&gt;&lt;/authors&gt;&lt;/contributors&gt;&lt;titles&gt;&lt;title&gt;Fetal hepatic progenitors support long-term expansion of hematopoietic stem cells&lt;/title&gt;&lt;secondary-title&gt;Experimental Hematology&lt;/secondary-title&gt;&lt;/titles&gt;&lt;periodical&gt;&lt;full-title&gt;Experimental Hematology&lt;/full-title&gt;&lt;/periodical&gt;&lt;pages&gt;479-490.e4&lt;/pages&gt;&lt;volume&gt;41&lt;/volume&gt;&lt;number&gt;5&lt;/number&gt;&lt;dates&gt;&lt;year&gt;2013&lt;/year&gt;&lt;pub-dates&gt;&lt;date&gt;2013/05/01/&lt;/date&gt;&lt;/pub-dates&gt;&lt;/dates&gt;&lt;isbn&gt;0301-472X&lt;/isbn&gt;&lt;urls&gt;&lt;related-urls&gt;&lt;url&gt;https://www.sciencedirect.com/science/article/pii/S0301472X13000167&lt;/url&gt;&lt;/related-urls&gt;&lt;/urls&gt;&lt;electronic-resource-num&gt;https://doi.org/10.1016/j.exphem.2013.02.003&lt;/electronic-resource-num&gt;&lt;/record&gt;&lt;/Cite&gt;&lt;/EndNote&gt;</w:instrText>
      </w:r>
      <w:r w:rsidR="00B34075">
        <w:rPr>
          <w:rFonts w:cstheme="minorHAnsi"/>
        </w:rPr>
        <w:fldChar w:fldCharType="separate"/>
      </w:r>
      <w:r w:rsidR="00B34075" w:rsidRPr="00B34075">
        <w:rPr>
          <w:rFonts w:cstheme="minorHAnsi"/>
          <w:noProof/>
          <w:vertAlign w:val="superscript"/>
        </w:rPr>
        <w:t>6</w:t>
      </w:r>
      <w:r w:rsidR="00B34075">
        <w:rPr>
          <w:rFonts w:cstheme="minorHAnsi"/>
        </w:rPr>
        <w:fldChar w:fldCharType="end"/>
      </w:r>
      <w:r w:rsidRPr="00CA7411">
        <w:rPr>
          <w:rFonts w:cstheme="minorHAnsi"/>
        </w:rPr>
        <w:t>.</w:t>
      </w:r>
    </w:p>
    <w:p w14:paraId="3D36997D" w14:textId="0B1F7288" w:rsidR="00724C93" w:rsidRPr="00CA7411" w:rsidRDefault="00724C93" w:rsidP="00CA7411">
      <w:pPr>
        <w:spacing w:line="360" w:lineRule="auto"/>
        <w:jc w:val="both"/>
        <w:rPr>
          <w:rFonts w:cstheme="minorHAnsi"/>
        </w:rPr>
      </w:pPr>
      <w:proofErr w:type="spellStart"/>
      <w:r w:rsidRPr="00CA7411">
        <w:rPr>
          <w:rFonts w:cstheme="minorHAnsi"/>
        </w:rPr>
        <w:t>Hepatoblasts</w:t>
      </w:r>
      <w:proofErr w:type="spellEnd"/>
      <w:r w:rsidRPr="00CA7411">
        <w:rPr>
          <w:rFonts w:cstheme="minorHAnsi"/>
        </w:rPr>
        <w:t>, mainly regulated by TGF-beta-1, primarily generate ECM factors crucial for HSC adhesion in the fetal liver n</w:t>
      </w:r>
      <w:r w:rsidR="004C0AE9">
        <w:rPr>
          <w:rFonts w:cstheme="minorHAnsi"/>
        </w:rPr>
        <w:t>iche.</w:t>
      </w:r>
      <w:r w:rsidR="00B34075">
        <w:rPr>
          <w:rFonts w:cstheme="minorHAnsi"/>
        </w:rPr>
        <w:fldChar w:fldCharType="begin"/>
      </w:r>
      <w:r w:rsidR="00B34075">
        <w:rPr>
          <w:rFonts w:cstheme="minorHAnsi"/>
        </w:rPr>
        <w:instrText xml:space="preserve"> ADDIN EN.CITE &lt;EndNote&gt;&lt;Cite&gt;&lt;Author&gt;Sugiyama&lt;/Author&gt;&lt;Year&gt;2013&lt;/Year&gt;&lt;RecNum&gt;36&lt;/RecNum&gt;&lt;DisplayText&gt;&lt;style face="superscript"&gt;12&lt;/style&gt;&lt;/DisplayText&gt;&lt;record&gt;&lt;rec-number&gt;36&lt;/rec-number&gt;&lt;foreign-keys&gt;&lt;key app="EN" db-id="z00fp9eta5edeweepazvtzaj5w00pdw9ttwp" timestamp="1713013327"&gt;36&lt;/key&gt;&lt;/foreign-keys&gt;&lt;ref-type name="Journal Article"&gt;17&lt;/ref-type&gt;&lt;contributors&gt;&lt;authors&gt;&lt;author&gt;Sugiyama, Daisuke&lt;/author&gt;&lt;author&gt;Kulkeaw, Kasem&lt;/author&gt;&lt;author&gt;Mizuochi, Chiyo&lt;/author&gt;&lt;/authors&gt;&lt;/contributors&gt;&lt;titles&gt;&lt;title&gt;TGF-beta-1 up-regulates extra-cellular matrix production in mouse hepatoblasts&lt;/title&gt;&lt;secondary-title&gt;Mechanisms of Development&lt;/secondary-title&gt;&lt;/titles&gt;&lt;periodical&gt;&lt;full-title&gt;Mechanisms of Development&lt;/full-title&gt;&lt;/periodical&gt;&lt;pages&gt;195-206&lt;/pages&gt;&lt;volume&gt;130&lt;/volume&gt;&lt;number&gt;2&lt;/number&gt;&lt;keywords&gt;&lt;keyword&gt;TGF-beta-1&lt;/keyword&gt;&lt;keyword&gt;Matrix&lt;/keyword&gt;&lt;keyword&gt;Fetal liver&lt;/keyword&gt;&lt;keyword&gt;Hepatoblasts&lt;/keyword&gt;&lt;keyword&gt;Hematopoiesis&lt;/keyword&gt;&lt;/keywords&gt;&lt;dates&gt;&lt;year&gt;2013&lt;/year&gt;&lt;pub-dates&gt;&lt;date&gt;2013/02/01/&lt;/date&gt;&lt;/pub-dates&gt;&lt;/dates&gt;&lt;isbn&gt;0925-4773&lt;/isbn&gt;&lt;urls&gt;&lt;related-urls&gt;&lt;url&gt;https://www.sciencedirect.com/science/article/pii/S0925477312000883&lt;/url&gt;&lt;/related-urls&gt;&lt;/urls&gt;&lt;electronic-resource-num&gt;https://doi.org/10.1016/j.mod.2012.09.003&lt;/electronic-resource-num&gt;&lt;/record&gt;&lt;/Cite&gt;&lt;/EndNote&gt;</w:instrText>
      </w:r>
      <w:r w:rsidR="00B34075">
        <w:rPr>
          <w:rFonts w:cstheme="minorHAnsi"/>
        </w:rPr>
        <w:fldChar w:fldCharType="separate"/>
      </w:r>
      <w:r w:rsidR="00B34075" w:rsidRPr="00B34075">
        <w:rPr>
          <w:rFonts w:cstheme="minorHAnsi"/>
          <w:noProof/>
          <w:vertAlign w:val="superscript"/>
        </w:rPr>
        <w:t>12</w:t>
      </w:r>
      <w:r w:rsidR="00B34075">
        <w:rPr>
          <w:rFonts w:cstheme="minorHAnsi"/>
        </w:rPr>
        <w:fldChar w:fldCharType="end"/>
      </w:r>
    </w:p>
    <w:p w14:paraId="39A85EC9" w14:textId="373928E4" w:rsidR="00403012" w:rsidRPr="00CA7411" w:rsidRDefault="00403012" w:rsidP="00CA7411">
      <w:pPr>
        <w:spacing w:line="360" w:lineRule="auto"/>
        <w:jc w:val="both"/>
        <w:rPr>
          <w:rFonts w:cstheme="minorHAnsi"/>
        </w:rPr>
      </w:pPr>
      <w:r w:rsidRPr="00CA7411">
        <w:rPr>
          <w:rFonts w:cstheme="minorHAnsi"/>
        </w:rPr>
        <w:t xml:space="preserve">During fetal liver development, </w:t>
      </w:r>
      <w:proofErr w:type="spellStart"/>
      <w:r w:rsidRPr="00CA7411">
        <w:rPr>
          <w:rFonts w:cstheme="minorHAnsi"/>
        </w:rPr>
        <w:t>hepatoblasts</w:t>
      </w:r>
      <w:proofErr w:type="spellEnd"/>
      <w:r w:rsidRPr="00CA7411">
        <w:rPr>
          <w:rFonts w:cstheme="minorHAnsi"/>
        </w:rPr>
        <w:t xml:space="preserve"> emerge as primary sources of KITL, CXCL12, </w:t>
      </w:r>
      <w:proofErr w:type="spellStart"/>
      <w:r w:rsidRPr="00CA7411">
        <w:rPr>
          <w:rFonts w:cstheme="minorHAnsi"/>
        </w:rPr>
        <w:t>Epo</w:t>
      </w:r>
      <w:proofErr w:type="spellEnd"/>
      <w:r w:rsidRPr="00CA7411">
        <w:rPr>
          <w:rFonts w:cstheme="minorHAnsi"/>
        </w:rPr>
        <w:t xml:space="preserve">, and IL-7, facilitating hematopoietic progenitor association from E12.5 to E14.5. However, by E18.5, as the hepatic cell composition shifts towards hepatocytes and </w:t>
      </w:r>
      <w:proofErr w:type="spellStart"/>
      <w:r w:rsidRPr="00CA7411">
        <w:rPr>
          <w:rFonts w:cstheme="minorHAnsi"/>
        </w:rPr>
        <w:t>cholangiocytes</w:t>
      </w:r>
      <w:proofErr w:type="spellEnd"/>
      <w:r w:rsidRPr="00CA7411">
        <w:rPr>
          <w:rFonts w:cstheme="minorHAnsi"/>
        </w:rPr>
        <w:t>, levels of these factors decrease, aligning with the onset</w:t>
      </w:r>
      <w:r w:rsidR="004C0AE9">
        <w:rPr>
          <w:rFonts w:cstheme="minorHAnsi"/>
        </w:rPr>
        <w:t xml:space="preserve"> of bone marrow hematopoiesis.</w:t>
      </w:r>
      <w:r w:rsidR="00B34075">
        <w:rPr>
          <w:rFonts w:cstheme="minorHAnsi"/>
        </w:rPr>
        <w:fldChar w:fldCharType="begin"/>
      </w:r>
      <w:r w:rsidR="00B34075">
        <w:rPr>
          <w:rFonts w:cstheme="minorHAnsi"/>
        </w:rPr>
        <w:instrText xml:space="preserve"> ADDIN EN.CITE &lt;EndNote&gt;&lt;Cite&gt;&lt;Author&gt;Marcia Mesquita&lt;/Author&gt;&lt;Year&gt;2023&lt;/Year&gt;&lt;RecNum&gt;4&lt;/RecNum&gt;&lt;DisplayText&gt;&lt;style face="superscript"&gt;13&lt;/style&gt;&lt;/DisplayText&gt;&lt;record&gt;&lt;rec-number&gt;4&lt;/rec-number&gt;&lt;foreign-keys&gt;&lt;key app="EN" db-id="z00fp9eta5edeweepazvtzaj5w00pdw9ttwp" timestamp="1713013277"&gt;4&lt;/key&gt;&lt;/foreign-keys&gt;&lt;ref-type name="Journal Article"&gt;17&lt;/ref-type&gt;&lt;contributors&gt;&lt;authors&gt;&lt;author&gt;Marcia Mesquita, Peixoto&lt;/author&gt;&lt;author&gt;Francisca, Soares-da-Silva&lt;/author&gt;&lt;author&gt;Valentin, Bonnet&lt;/author&gt;&lt;author&gt;Gustave, Ronteix&lt;/author&gt;&lt;author&gt;Rita Faria, Santos&lt;/author&gt;&lt;author&gt;Marie-Pierre, Mailhe&lt;/author&gt;&lt;author&gt;Xing, Feng&lt;/author&gt;&lt;author&gt;João Pedro, Pereira&lt;/author&gt;&lt;author&gt;Emanuele, Azzoni&lt;/author&gt;&lt;author&gt;Giorgio, Anselmi&lt;/author&gt;&lt;author&gt;Marella de, Bruijn&lt;/author&gt;&lt;author&gt;Charles, N. Baroud&lt;/author&gt;&lt;author&gt;Perpétua, Pinto-do-Ó&lt;/author&gt;&lt;author&gt;Ana, Cumano&lt;/author&gt;&lt;/authors&gt;&lt;/contributors&gt;&lt;titles&gt;&lt;title&gt;Spatiotemporal dynamics of cytokines expression dictate fetal liver hematopoiesis&lt;/title&gt;&lt;secondary-title&gt;bioRxiv&lt;/secondary-title&gt;&lt;/titles&gt;&lt;periodical&gt;&lt;full-title&gt;bioRxiv&lt;/full-title&gt;&lt;/periodical&gt;&lt;pages&gt;2023.08.24.554612&lt;/pages&gt;&lt;dates&gt;&lt;year&gt;2023&lt;/year&gt;&lt;/dates&gt;&lt;urls&gt;&lt;related-urls&gt;&lt;url&gt;http://biorxiv.org/content/early/2023/08/25/2023.08.24.554612.abstract&lt;/url&gt;&lt;/related-urls&gt;&lt;/urls&gt;&lt;electronic-resource-num&gt;10.1101/2023.08.24.554612&lt;/electronic-resource-num&gt;&lt;/record&gt;&lt;/Cite&gt;&lt;/EndNote&gt;</w:instrText>
      </w:r>
      <w:r w:rsidR="00B34075">
        <w:rPr>
          <w:rFonts w:cstheme="minorHAnsi"/>
        </w:rPr>
        <w:fldChar w:fldCharType="separate"/>
      </w:r>
      <w:r w:rsidR="00B34075" w:rsidRPr="00B34075">
        <w:rPr>
          <w:rFonts w:cstheme="minorHAnsi"/>
          <w:noProof/>
          <w:vertAlign w:val="superscript"/>
        </w:rPr>
        <w:t>13</w:t>
      </w:r>
      <w:r w:rsidR="00B34075">
        <w:rPr>
          <w:rFonts w:cstheme="minorHAnsi"/>
        </w:rPr>
        <w:fldChar w:fldCharType="end"/>
      </w:r>
    </w:p>
    <w:p w14:paraId="5DEBC9C4" w14:textId="77777777" w:rsidR="00403012" w:rsidRPr="00CA7411" w:rsidRDefault="00403012" w:rsidP="00CA7411">
      <w:pPr>
        <w:spacing w:line="360" w:lineRule="auto"/>
        <w:jc w:val="both"/>
        <w:rPr>
          <w:rFonts w:cstheme="minorHAnsi"/>
        </w:rPr>
      </w:pPr>
    </w:p>
    <w:p w14:paraId="4A1D2818" w14:textId="08A0B425" w:rsidR="00FC7960" w:rsidRPr="00CA7411" w:rsidRDefault="00FC7960" w:rsidP="00CA7411">
      <w:pPr>
        <w:spacing w:line="360" w:lineRule="auto"/>
        <w:jc w:val="both"/>
        <w:rPr>
          <w:rFonts w:cstheme="minorHAnsi"/>
        </w:rPr>
      </w:pPr>
      <w:r w:rsidRPr="00CA7411">
        <w:rPr>
          <w:rFonts w:cstheme="minorHAnsi"/>
        </w:rPr>
        <w:t>Macrophage PAR2 proteolytic signaling is crucial for definitive hematopoiesis and eryth</w:t>
      </w:r>
      <w:r w:rsidR="004C0AE9">
        <w:rPr>
          <w:rFonts w:cstheme="minorHAnsi"/>
        </w:rPr>
        <w:t>ropoiesis in the fetal liver</w:t>
      </w:r>
      <w:r w:rsidR="00B34075">
        <w:rPr>
          <w:rFonts w:cstheme="minorHAnsi"/>
        </w:rPr>
        <w:fldChar w:fldCharType="begin"/>
      </w:r>
      <w:r w:rsidR="00B34075">
        <w:rPr>
          <w:rFonts w:cstheme="minorHAnsi"/>
        </w:rPr>
        <w:instrText xml:space="preserve"> ADDIN EN.CITE &lt;EndNote&gt;&lt;Cite&gt;&lt;Author&gt;Saffarzadeh&lt;/Author&gt;&lt;Year&gt;2020&lt;/Year&gt;&lt;RecNum&gt;19&lt;/RecNum&gt;&lt;DisplayText&gt;&lt;style face="superscript"&gt;14&lt;/style&gt;&lt;/DisplayText&gt;&lt;record&gt;&lt;rec-number&gt;19&lt;/rec-number&gt;&lt;foreign-keys&gt;&lt;key app="EN" db-id="z00fp9eta5edeweepazvtzaj5w00pdw9ttwp" timestamp="1713013297"&gt;19&lt;/key&gt;&lt;/foreign-keys&gt;&lt;ref-type name="Journal Article"&gt;17&lt;/ref-type&gt;&lt;contributors&gt;&lt;authors&gt;&lt;author&gt;Saffarzadeh, Mona&lt;/author&gt;&lt;author&gt;Grunz, Kristin&lt;/author&gt;&lt;author&gt;Nguyen, T. Son&lt;/author&gt;&lt;author&gt;Lee, Young K.&lt;/author&gt;&lt;author&gt;Kitano, Maki&lt;/author&gt;&lt;author&gt;Danckwardt, Sven&lt;/author&gt;&lt;author&gt;Rodrigues, Carina D. S.&lt;/author&gt;&lt;author&gt;Weiler, Hartmut&lt;/author&gt;&lt;author&gt;Reyda, Sabine&lt;/author&gt;&lt;author&gt;Ruf, Wolfram&lt;/author&gt;&lt;/authors&gt;&lt;/contributors&gt;&lt;titles&gt;&lt;title&gt;Macrophage protease-activated receptor 2 regulates fetal liver erythropoiesis in mice&lt;/title&gt;&lt;secondary-title&gt;Blood Advances&lt;/secondary-title&gt;&lt;/titles&gt;&lt;periodical&gt;&lt;full-title&gt;Blood Advances&lt;/full-title&gt;&lt;/periodical&gt;&lt;pages&gt;5810-5824&lt;/pages&gt;&lt;volume&gt;4&lt;/volume&gt;&lt;number&gt;22&lt;/number&gt;&lt;dates&gt;&lt;year&gt;2020&lt;/year&gt;&lt;/dates&gt;&lt;isbn&gt;2473-9529&lt;/isbn&gt;&lt;urls&gt;&lt;related-urls&gt;&lt;url&gt;https://doi.org/10.1182/bloodadvances.2020003299&lt;/url&gt;&lt;/related-urls&gt;&lt;/urls&gt;&lt;electronic-resource-num&gt;10.1182/bloodadvances.2020003299&lt;/electronic-resource-num&gt;&lt;access-date&gt;4/13/2024&lt;/access-date&gt;&lt;/record&gt;&lt;/Cite&gt;&lt;/EndNote&gt;</w:instrText>
      </w:r>
      <w:r w:rsidR="00B34075">
        <w:rPr>
          <w:rFonts w:cstheme="minorHAnsi"/>
        </w:rPr>
        <w:fldChar w:fldCharType="separate"/>
      </w:r>
      <w:r w:rsidR="00B34075" w:rsidRPr="00B34075">
        <w:rPr>
          <w:rFonts w:cstheme="minorHAnsi"/>
          <w:noProof/>
          <w:vertAlign w:val="superscript"/>
        </w:rPr>
        <w:t>14</w:t>
      </w:r>
      <w:r w:rsidR="00B34075">
        <w:rPr>
          <w:rFonts w:cstheme="minorHAnsi"/>
        </w:rPr>
        <w:fldChar w:fldCharType="end"/>
      </w:r>
      <w:r w:rsidRPr="00CA7411">
        <w:rPr>
          <w:rFonts w:cstheme="minorHAnsi"/>
        </w:rPr>
        <w:t>. Additionally, it has been shown in zebrafish CHT that IFI30 expression in macrophages, closely associated with hematopoietic progenitors (CD117+), ai</w:t>
      </w:r>
      <w:r w:rsidR="004C0AE9">
        <w:rPr>
          <w:rFonts w:cstheme="minorHAnsi"/>
        </w:rPr>
        <w:t>ds in reducing oxidative stress</w:t>
      </w:r>
      <w:r w:rsidR="00B34075">
        <w:rPr>
          <w:rFonts w:cstheme="minorHAnsi"/>
        </w:rPr>
        <w:fldChar w:fldCharType="begin"/>
      </w:r>
      <w:r w:rsidR="00B34075">
        <w:rPr>
          <w:rFonts w:cstheme="minorHAnsi"/>
        </w:rPr>
        <w:instrText xml:space="preserve"> ADDIN EN.CITE &lt;EndNote&gt;&lt;Cite&gt;&lt;Author&gt;Cacialli&lt;/Author&gt;&lt;Year&gt;2021&lt;/Year&gt;&lt;RecNum&gt;11&lt;/RecNum&gt;&lt;DisplayText&gt;&lt;style face="superscript"&gt;15&lt;/style&gt;&lt;/DisplayText&gt;&lt;record&gt;&lt;rec-number&gt;11&lt;/rec-number&gt;&lt;foreign-keys&gt;&lt;key app="EN" db-id="z00fp9eta5edeweepazvtzaj5w00pdw9ttwp" timestamp="1713013287"&gt;11&lt;/key&gt;&lt;/foreign-keys&gt;&lt;ref-type name="Journal Article"&gt;17&lt;/ref-type&gt;&lt;contributors&gt;&lt;authors&gt;&lt;author&gt;Cacialli, Pietro&lt;/author&gt;&lt;author&gt;Mahony, Christopher B.&lt;/author&gt;&lt;author&gt;Petzold, Tim&lt;/author&gt;&lt;author&gt;Bordignon, Patrizia&lt;/author&gt;&lt;author&gt;Rougemont, Anne-Laure&lt;/author&gt;&lt;author&gt;Bertrand, Julien Y.&lt;/author&gt;&lt;/authors&gt;&lt;/contributors&gt;&lt;titles&gt;&lt;title&gt;A connexin/ifi30 pathway bridges HSCs with their niche to dampen oxidative stress&lt;/title&gt;&lt;secondary-title&gt;Nature Communications&lt;/secondary-title&gt;&lt;/titles&gt;&lt;periodical&gt;&lt;full-title&gt;Nature Communications&lt;/full-title&gt;&lt;/periodical&gt;&lt;pages&gt;4484&lt;/pages&gt;&lt;volume&gt;12&lt;/volume&gt;&lt;number&gt;1&lt;/number&gt;&lt;dates&gt;&lt;year&gt;2021&lt;/year&gt;&lt;pub-dates&gt;&lt;date&gt;2021/07/23&lt;/date&gt;&lt;/pub-dates&gt;&lt;/dates&gt;&lt;isbn&gt;2041-1723&lt;/isbn&gt;&lt;urls&gt;&lt;related-urls&gt;&lt;url&gt;https://doi.org/10.1038/s41467-021-24831-0&lt;/url&gt;&lt;/related-urls&gt;&lt;/urls&gt;&lt;electronic-resource-num&gt;10.1038/s41467-021-24831-0&lt;/electronic-resource-num&gt;&lt;/record&gt;&lt;/Cite&gt;&lt;/EndNote&gt;</w:instrText>
      </w:r>
      <w:r w:rsidR="00B34075">
        <w:rPr>
          <w:rFonts w:cstheme="minorHAnsi"/>
        </w:rPr>
        <w:fldChar w:fldCharType="separate"/>
      </w:r>
      <w:r w:rsidR="00B34075" w:rsidRPr="00B34075">
        <w:rPr>
          <w:rFonts w:cstheme="minorHAnsi"/>
          <w:noProof/>
          <w:vertAlign w:val="superscript"/>
        </w:rPr>
        <w:t>15</w:t>
      </w:r>
      <w:r w:rsidR="00B34075">
        <w:rPr>
          <w:rFonts w:cstheme="minorHAnsi"/>
        </w:rPr>
        <w:fldChar w:fldCharType="end"/>
      </w:r>
      <w:r w:rsidRPr="00CA7411">
        <w:rPr>
          <w:rFonts w:cstheme="minorHAnsi"/>
        </w:rPr>
        <w:t>.</w:t>
      </w:r>
    </w:p>
    <w:p w14:paraId="5D86428E" w14:textId="3187BFAF" w:rsidR="003C2705" w:rsidRPr="00CA7411" w:rsidRDefault="003C2705" w:rsidP="00CA7411">
      <w:pPr>
        <w:spacing w:line="360" w:lineRule="auto"/>
        <w:jc w:val="both"/>
        <w:rPr>
          <w:rFonts w:cstheme="minorHAnsi"/>
        </w:rPr>
      </w:pPr>
      <w:r w:rsidRPr="00CA7411">
        <w:rPr>
          <w:rFonts w:cstheme="minorHAnsi"/>
        </w:rPr>
        <w:t>Despite their low abundance in fetal liver cells, hepatic stellate cells express various hematopoietic cytokines and extracellular matrix mRNAs, potentially establishing a ni</w:t>
      </w:r>
      <w:r w:rsidR="004C0AE9">
        <w:rPr>
          <w:rFonts w:cstheme="minorHAnsi"/>
        </w:rPr>
        <w:t>che for liver hematopoiesis.</w:t>
      </w:r>
      <w:r w:rsidR="00BE4BD3">
        <w:rPr>
          <w:rFonts w:cstheme="minorHAnsi"/>
        </w:rPr>
        <w:fldChar w:fldCharType="begin"/>
      </w:r>
      <w:r w:rsidR="00BE4BD3">
        <w:rPr>
          <w:rFonts w:cstheme="minorHAnsi"/>
        </w:rPr>
        <w:instrText xml:space="preserve"> ADDIN EN.CITE &lt;EndNote&gt;&lt;Cite&gt;&lt;Author&gt;Tan&lt;/Author&gt;&lt;Year&gt;2017&lt;/Year&gt;&lt;RecNum&gt;34&lt;/RecNum&gt;&lt;DisplayText&gt;&lt;style face="superscript"&gt;16&lt;/style&gt;&lt;/DisplayText&gt;&lt;record&gt;&lt;rec-number&gt;34&lt;/rec-number&gt;&lt;foreign-keys&gt;&lt;key app="EN" db-id="z00fp9eta5edeweepazvtzaj5w00pdw9ttwp" timestamp="1713013324"&gt;34&lt;/key&gt;&lt;/foreign-keys&gt;&lt;ref-type name="Journal Article"&gt;17&lt;/ref-type&gt;&lt;contributors&gt;&lt;authors&gt;&lt;author&gt;Tan, Keai Sinn&lt;/author&gt;&lt;author&gt;Kulkeaw, Kasem&lt;/author&gt;&lt;author&gt;Nakanishi, Yoichi&lt;/author&gt;&lt;author&gt;Sugiyama, Daisuke&lt;/author&gt;&lt;/authors&gt;&lt;/contributors&gt;&lt;titles&gt;&lt;title&gt;Expression of cytokine and extracellular matrix mRNAs in fetal hepatic stellate cells&lt;/title&gt;&lt;secondary-title&gt;Genes to Cells&lt;/secondary-title&gt;&lt;/titles&gt;&lt;periodical&gt;&lt;full-title&gt;Genes to Cells&lt;/full-title&gt;&lt;/periodical&gt;&lt;pages&gt;836-844&lt;/pages&gt;&lt;volume&gt;22&lt;/volume&gt;&lt;number&gt;9&lt;/number&gt;&lt;dates&gt;&lt;year&gt;2017&lt;/year&gt;&lt;pub-dates&gt;&lt;date&gt;2017/09/01&lt;/date&gt;&lt;/pub-dates&gt;&lt;/dates&gt;&lt;publisher&gt;John Wiley &amp;amp; Sons, Ltd&lt;/publisher&gt;&lt;isbn&gt;1356-9597&lt;/isbn&gt;&lt;urls&gt;&lt;related-urls&gt;&lt;url&gt;https://doi.org/10.1111/gtc.12517&lt;/url&gt;&lt;/related-urls&gt;&lt;/urls&gt;&lt;electronic-resource-num&gt;https://doi.org/10.1111/gtc.12517&lt;/electronic-resource-num&gt;&lt;access-date&gt;2024/04/13&lt;/access-date&gt;&lt;/record&gt;&lt;/Cite&gt;&lt;/EndNote&gt;</w:instrText>
      </w:r>
      <w:r w:rsidR="00BE4BD3">
        <w:rPr>
          <w:rFonts w:cstheme="minorHAnsi"/>
        </w:rPr>
        <w:fldChar w:fldCharType="separate"/>
      </w:r>
      <w:r w:rsidR="00BE4BD3" w:rsidRPr="00BE4BD3">
        <w:rPr>
          <w:rFonts w:cstheme="minorHAnsi"/>
          <w:noProof/>
          <w:vertAlign w:val="superscript"/>
        </w:rPr>
        <w:t>16</w:t>
      </w:r>
      <w:r w:rsidR="00BE4BD3">
        <w:rPr>
          <w:rFonts w:cstheme="minorHAnsi"/>
        </w:rPr>
        <w:fldChar w:fldCharType="end"/>
      </w:r>
    </w:p>
    <w:p w14:paraId="20410E02" w14:textId="594D998A" w:rsidR="00062A61" w:rsidRPr="00CA7411" w:rsidRDefault="003C2705" w:rsidP="00CA7411">
      <w:pPr>
        <w:spacing w:line="360" w:lineRule="auto"/>
        <w:jc w:val="both"/>
        <w:rPr>
          <w:rFonts w:cstheme="minorHAnsi"/>
        </w:rPr>
      </w:pPr>
      <w:r w:rsidRPr="00CA7411">
        <w:rPr>
          <w:rFonts w:cstheme="minorHAnsi"/>
        </w:rPr>
        <w:lastRenderedPageBreak/>
        <w:t xml:space="preserve">Fetal liver endothelium governs erythropoiesis via </w:t>
      </w:r>
      <w:proofErr w:type="spellStart"/>
      <w:r w:rsidRPr="00CA7411">
        <w:rPr>
          <w:rFonts w:cstheme="minorHAnsi"/>
        </w:rPr>
        <w:t>mKitl</w:t>
      </w:r>
      <w:proofErr w:type="spellEnd"/>
      <w:r w:rsidRPr="00CA7411">
        <w:rPr>
          <w:rFonts w:cstheme="minorHAnsi"/>
        </w:rPr>
        <w:t xml:space="preserve"> secretion, modulated by Ezh2, marking the pioneering observation of an epigenetic factor's cell-extrinsic role in hematopoietic regulation.</w:t>
      </w:r>
      <w:r w:rsidRPr="00CA7411">
        <w:rPr>
          <w:rFonts w:eastAsia="Times New Roman" w:cstheme="minorHAnsi"/>
          <w:vanish/>
          <w:kern w:val="0"/>
          <w14:ligatures w14:val="none"/>
        </w:rPr>
        <w:t>Top of Form</w:t>
      </w:r>
      <w:r w:rsidR="00BE4BD3">
        <w:rPr>
          <w:rFonts w:cstheme="minorHAnsi"/>
        </w:rPr>
        <w:fldChar w:fldCharType="begin"/>
      </w:r>
      <w:r w:rsidR="00BE4BD3">
        <w:rPr>
          <w:rFonts w:cstheme="minorHAnsi"/>
        </w:rPr>
        <w:instrText xml:space="preserve"> ADDIN EN.CITE &lt;EndNote&gt;&lt;Cite&gt;&lt;Author&gt;Neo&lt;/Author&gt;&lt;Year&gt;2018&lt;/Year&gt;&lt;RecNum&gt;38&lt;/RecNum&gt;&lt;DisplayText&gt;&lt;style face="superscript"&gt;17&lt;/style&gt;&lt;/DisplayText&gt;&lt;record&gt;&lt;rec-number&gt;38&lt;/rec-number&gt;&lt;foreign-keys&gt;&lt;key app="EN" db-id="z00fp9eta5edeweepazvtzaj5w00pdw9ttwp" timestamp="1713013329"&gt;38&lt;/key&gt;&lt;/foreign-keys&gt;&lt;ref-type name="Journal Article"&gt;17&lt;/ref-type&gt;&lt;contributors&gt;&lt;authors&gt;&lt;author&gt;Neo, Wen Hao&lt;/author&gt;&lt;author&gt;Booth, Christopher A. G.&lt;/author&gt;&lt;author&gt;Azzoni, Emanuele&lt;/author&gt;&lt;author&gt;Chi, Lijun&lt;/author&gt;&lt;author&gt;Delgado-Olguín, Paul&lt;/author&gt;&lt;author&gt;de Bruijn, Marella F. T. R.&lt;/author&gt;&lt;author&gt;Jacobsen, Sten Eirik W.&lt;/author&gt;&lt;author&gt;Mead, Adam J.&lt;/author&gt;&lt;/authors&gt;&lt;/contributors&gt;&lt;titles&gt;&lt;title&gt;Cell-extrinsic hematopoietic impact of Ezh2 inactivation in fetal liver endothelial cells&lt;/title&gt;&lt;secondary-title&gt;Blood&lt;/secondary-title&gt;&lt;/titles&gt;&lt;periodical&gt;&lt;full-title&gt;Blood&lt;/full-title&gt;&lt;/periodical&gt;&lt;pages&gt;2223-2234&lt;/pages&gt;&lt;volume&gt;131&lt;/volume&gt;&lt;number&gt;20&lt;/number&gt;&lt;dates&gt;&lt;year&gt;2018&lt;/year&gt;&lt;/dates&gt;&lt;isbn&gt;0006-4971&lt;/isbn&gt;&lt;urls&gt;&lt;related-urls&gt;&lt;url&gt;https://doi.org/10.1182/blood-2017-10-811455&lt;/url&gt;&lt;/related-urls&gt;&lt;/urls&gt;&lt;electronic-resource-num&gt;10.1182/blood-2017-10-811455&lt;/electronic-resource-num&gt;&lt;access-date&gt;4/13/2024&lt;/access-date&gt;&lt;/record&gt;&lt;/Cite&gt;&lt;/EndNote&gt;</w:instrText>
      </w:r>
      <w:r w:rsidR="00BE4BD3">
        <w:rPr>
          <w:rFonts w:cstheme="minorHAnsi"/>
        </w:rPr>
        <w:fldChar w:fldCharType="separate"/>
      </w:r>
      <w:r w:rsidR="00BE4BD3" w:rsidRPr="00BE4BD3">
        <w:rPr>
          <w:rFonts w:cstheme="minorHAnsi"/>
          <w:noProof/>
          <w:vertAlign w:val="superscript"/>
        </w:rPr>
        <w:t>17</w:t>
      </w:r>
      <w:r w:rsidR="00BE4BD3">
        <w:rPr>
          <w:rFonts w:cstheme="minorHAnsi"/>
        </w:rPr>
        <w:fldChar w:fldCharType="end"/>
      </w:r>
    </w:p>
    <w:p w14:paraId="50E36BD3" w14:textId="00562CFE" w:rsidR="00FC142A" w:rsidRPr="00CA7411" w:rsidRDefault="00FC142A" w:rsidP="00CA7411">
      <w:pPr>
        <w:spacing w:line="360" w:lineRule="auto"/>
        <w:jc w:val="both"/>
        <w:rPr>
          <w:rFonts w:cstheme="minorHAnsi"/>
        </w:rPr>
      </w:pPr>
      <w:r w:rsidRPr="00CA7411">
        <w:rPr>
          <w:rFonts w:cstheme="minorHAnsi"/>
        </w:rPr>
        <w:t>The demonstration unveiled that fetal liver vascular niche endothelial cells (ECs) offer distinctive support for HSPC maturation and expansion compared to other organ-specific ECs, with a partial de</w:t>
      </w:r>
      <w:r w:rsidR="004C0AE9">
        <w:rPr>
          <w:rFonts w:cstheme="minorHAnsi"/>
        </w:rPr>
        <w:t>pendence on EC-derived WNT5A.</w:t>
      </w:r>
      <w:r w:rsidR="00BE4BD3">
        <w:rPr>
          <w:rFonts w:cstheme="minorHAnsi"/>
        </w:rPr>
        <w:fldChar w:fldCharType="begin"/>
      </w:r>
      <w:r w:rsidR="00BE4BD3">
        <w:rPr>
          <w:rFonts w:cstheme="minorHAnsi"/>
        </w:rPr>
        <w:instrText xml:space="preserve"> ADDIN EN.CITE &lt;EndNote&gt;&lt;Cite&gt;&lt;Author&gt;Choi&lt;/Author&gt;&lt;Year&gt;2021&lt;/Year&gt;&lt;RecNum&gt;6&lt;/RecNum&gt;&lt;DisplayText&gt;&lt;style face="superscript"&gt;18&lt;/style&gt;&lt;/DisplayText&gt;&lt;record&gt;&lt;rec-number&gt;6&lt;/rec-number&gt;&lt;foreign-keys&gt;&lt;key app="EN" db-id="z00fp9eta5edeweepazvtzaj5w00pdw9ttwp" timestamp="1713013281"&gt;6&lt;/key&gt;&lt;/foreign-keys&gt;&lt;ref-type name="Journal Article"&gt;17&lt;/ref-type&gt;&lt;contributors&gt;&lt;authors&gt;&lt;author&gt;Choi, Yoon Jung&lt;/author&gt;&lt;author&gt;Heck, Adam M.&lt;/author&gt;&lt;author&gt;Hayes, Brian J.&lt;/author&gt;&lt;author&gt;Lih, Daniel&lt;/author&gt;&lt;author&gt;Rayner, Samuel G.&lt;/author&gt;&lt;author&gt;Hadland, Brandon&lt;/author&gt;&lt;author&gt;Zheng, Ying&lt;/author&gt;&lt;/authors&gt;&lt;/contributors&gt;&lt;titles&gt;&lt;title&gt;WNT5A from the fetal liver vascular niche supports human fetal liver hematopoiesis&lt;/title&gt;&lt;secondary-title&gt;Stem Cell Research &amp;amp; Therapy&lt;/secondary-title&gt;&lt;/titles&gt;&lt;periodical&gt;&lt;full-title&gt;Stem Cell Research &amp;amp; Therapy&lt;/full-title&gt;&lt;/periodical&gt;&lt;pages&gt;321&lt;/pages&gt;&lt;volume&gt;12&lt;/volume&gt;&lt;number&gt;1&lt;/number&gt;&lt;dates&gt;&lt;year&gt;2021&lt;/year&gt;&lt;pub-dates&gt;&lt;date&gt;2021/06/05&lt;/date&gt;&lt;/pub-dates&gt;&lt;/dates&gt;&lt;isbn&gt;1757-6512&lt;/isbn&gt;&lt;urls&gt;&lt;related-urls&gt;&lt;url&gt;https://doi.org/10.1186/s13287-021-02380-z&lt;/url&gt;&lt;/related-urls&gt;&lt;/urls&gt;&lt;electronic-resource-num&gt;10.1186/s13287-021-02380-z&lt;/electronic-resource-num&gt;&lt;/record&gt;&lt;/Cite&gt;&lt;/EndNote&gt;</w:instrText>
      </w:r>
      <w:r w:rsidR="00BE4BD3">
        <w:rPr>
          <w:rFonts w:cstheme="minorHAnsi"/>
        </w:rPr>
        <w:fldChar w:fldCharType="separate"/>
      </w:r>
      <w:r w:rsidR="004C0AE9">
        <w:rPr>
          <w:rFonts w:cstheme="minorHAnsi"/>
          <w:noProof/>
          <w:vertAlign w:val="superscript"/>
        </w:rPr>
        <w:t>1</w:t>
      </w:r>
      <w:r w:rsidR="00BE4BD3" w:rsidRPr="00BE4BD3">
        <w:rPr>
          <w:rFonts w:cstheme="minorHAnsi"/>
          <w:noProof/>
          <w:vertAlign w:val="superscript"/>
        </w:rPr>
        <w:t>8</w:t>
      </w:r>
      <w:r w:rsidR="00BE4BD3">
        <w:rPr>
          <w:rFonts w:cstheme="minorHAnsi"/>
        </w:rPr>
        <w:fldChar w:fldCharType="end"/>
      </w:r>
    </w:p>
    <w:p w14:paraId="21C0BA1E" w14:textId="1351B120" w:rsidR="003B11F3" w:rsidRPr="00CA7411" w:rsidRDefault="003B11F3" w:rsidP="00CA7411">
      <w:pPr>
        <w:spacing w:line="360" w:lineRule="auto"/>
        <w:jc w:val="both"/>
        <w:rPr>
          <w:rFonts w:cstheme="minorHAnsi"/>
        </w:rPr>
      </w:pPr>
      <w:r w:rsidRPr="00CA7411">
        <w:rPr>
          <w:rFonts w:cstheme="minorHAnsi"/>
        </w:rPr>
        <w:t xml:space="preserve">Deletion of </w:t>
      </w:r>
      <w:proofErr w:type="spellStart"/>
      <w:r w:rsidRPr="00CA7411">
        <w:rPr>
          <w:rFonts w:cstheme="minorHAnsi"/>
        </w:rPr>
        <w:t>Scf</w:t>
      </w:r>
      <w:proofErr w:type="spellEnd"/>
      <w:r w:rsidRPr="00CA7411">
        <w:rPr>
          <w:rFonts w:cstheme="minorHAnsi"/>
        </w:rPr>
        <w:t xml:space="preserve"> from both endothelial and hepatic stellate cells resulted in the loss of nearly all HSCs, indicating the crucial role of these cells in creating the perisinusoidal vascular HSC niche in the developing liver</w:t>
      </w:r>
      <w:r w:rsidR="004C0AE9">
        <w:rPr>
          <w:rFonts w:cstheme="minorHAnsi"/>
        </w:rPr>
        <w:t xml:space="preserve"> through SCF production.</w:t>
      </w:r>
      <w:r w:rsidR="00BE4BD3">
        <w:rPr>
          <w:rFonts w:cstheme="minorHAnsi"/>
        </w:rPr>
        <w:fldChar w:fldCharType="begin"/>
      </w:r>
      <w:r w:rsidR="00BE4BD3">
        <w:rPr>
          <w:rFonts w:cstheme="minorHAnsi"/>
        </w:rPr>
        <w:instrText xml:space="preserve"> ADDIN EN.CITE &lt;EndNote&gt;&lt;Cite&gt;&lt;Author&gt;Lee&lt;/Author&gt;&lt;Year&gt;2020&lt;/Year&gt;&lt;RecNum&gt;5&lt;/RecNum&gt;&lt;DisplayText&gt;&lt;style face="superscript"&gt;19&lt;/style&gt;&lt;/DisplayText&gt;&lt;record&gt;&lt;rec-number&gt;5&lt;/rec-number&gt;&lt;foreign-keys&gt;&lt;key app="EN" db-id="z00fp9eta5edeweepazvtzaj5w00pdw9ttwp" timestamp="1713013280"&gt;5&lt;/key&gt;&lt;/foreign-keys&gt;&lt;ref-type name="Journal Article"&gt;17&lt;/ref-type&gt;&lt;contributors&gt;&lt;authors&gt;&lt;author&gt;Lee, Yeojin&lt;/author&gt;&lt;author&gt;Leslie, Juliana&lt;/author&gt;&lt;author&gt;Yang, Ying&lt;/author&gt;&lt;author&gt;Ding, Lei&lt;/author&gt;&lt;/authors&gt;&lt;/contributors&gt;&lt;titles&gt;&lt;title&gt;Hepatic stellate and endothelial cells maintain hematopoietic stem cells in the developing liver&lt;/title&gt;&lt;secondary-title&gt;Journal of Experimental Medicine&lt;/secondary-title&gt;&lt;/titles&gt;&lt;periodical&gt;&lt;full-title&gt;Journal of Experimental Medicine&lt;/full-title&gt;&lt;/periodical&gt;&lt;pages&gt;e20200882&lt;/pages&gt;&lt;volume&gt;218&lt;/volume&gt;&lt;number&gt;3&lt;/number&gt;&lt;dates&gt;&lt;year&gt;2020&lt;/year&gt;&lt;/dates&gt;&lt;isbn&gt;0022-1007&lt;/isbn&gt;&lt;urls&gt;&lt;related-urls&gt;&lt;url&gt;https://doi.org/10.1084/jem.20200882&lt;/url&gt;&lt;/related-urls&gt;&lt;/urls&gt;&lt;electronic-resource-num&gt;10.1084/jem.20200882&lt;/electronic-resource-num&gt;&lt;access-date&gt;4/13/2024&lt;/access-date&gt;&lt;/record&gt;&lt;/Cite&gt;&lt;/EndNote&gt;</w:instrText>
      </w:r>
      <w:r w:rsidR="00BE4BD3">
        <w:rPr>
          <w:rFonts w:cstheme="minorHAnsi"/>
        </w:rPr>
        <w:fldChar w:fldCharType="separate"/>
      </w:r>
      <w:r w:rsidR="00BE4BD3" w:rsidRPr="00BE4BD3">
        <w:rPr>
          <w:rFonts w:cstheme="minorHAnsi"/>
          <w:noProof/>
          <w:vertAlign w:val="superscript"/>
        </w:rPr>
        <w:t>19</w:t>
      </w:r>
      <w:r w:rsidR="00BE4BD3">
        <w:rPr>
          <w:rFonts w:cstheme="minorHAnsi"/>
        </w:rPr>
        <w:fldChar w:fldCharType="end"/>
      </w:r>
    </w:p>
    <w:p w14:paraId="72AEBAA7" w14:textId="42E48EAC" w:rsidR="00A875CF" w:rsidRPr="00CA7411" w:rsidRDefault="00A875CF" w:rsidP="00CA7411">
      <w:pPr>
        <w:spacing w:line="360" w:lineRule="auto"/>
        <w:jc w:val="both"/>
        <w:rPr>
          <w:rFonts w:cstheme="minorHAnsi"/>
        </w:rPr>
      </w:pPr>
      <w:r w:rsidRPr="00CA7411">
        <w:rPr>
          <w:rFonts w:cstheme="minorHAnsi"/>
        </w:rPr>
        <w:t xml:space="preserve">EPCR+ HSCs are located in the Lyve1+ perisinusoidal niche in the mouse fetal liver, where the cytoprotective role of EPCR is crucial </w:t>
      </w:r>
      <w:r w:rsidR="004C0AE9">
        <w:rPr>
          <w:rFonts w:cstheme="minorHAnsi"/>
        </w:rPr>
        <w:t>for maintaining these cells.</w:t>
      </w:r>
      <w:r w:rsidR="00BE4BD3">
        <w:rPr>
          <w:rFonts w:cstheme="minorHAnsi"/>
        </w:rPr>
        <w:fldChar w:fldCharType="begin"/>
      </w:r>
      <w:r w:rsidR="00BE4BD3">
        <w:rPr>
          <w:rFonts w:cstheme="minorHAnsi"/>
        </w:rPr>
        <w:instrText xml:space="preserve"> ADDIN EN.CITE &lt;EndNote&gt;&lt;Cite&gt;&lt;Author&gt;Lee&lt;/Author&gt;&lt;Year&gt;2020&lt;/Year&gt;&lt;RecNum&gt;5&lt;/RecNum&gt;&lt;DisplayText&gt;&lt;style face="superscript"&gt;19&lt;/style&gt;&lt;/DisplayText&gt;&lt;record&gt;&lt;rec-number&gt;5&lt;/rec-number&gt;&lt;foreign-keys&gt;&lt;key app="EN" db-id="z00fp9eta5edeweepazvtzaj5w00pdw9ttwp" timestamp="1713013280"&gt;5&lt;/key&gt;&lt;/foreign-keys&gt;&lt;ref-type name="Journal Article"&gt;17&lt;/ref-type&gt;&lt;contributors&gt;&lt;authors&gt;&lt;author&gt;Lee, Yeojin&lt;/author&gt;&lt;author&gt;Leslie, Juliana&lt;/author&gt;&lt;author&gt;Yang, Ying&lt;/author&gt;&lt;author&gt;Ding, Lei&lt;/author&gt;&lt;/authors&gt;&lt;/contributors&gt;&lt;titles&gt;&lt;title&gt;Hepatic stellate and endothelial cells maintain hematopoietic stem cells in the developing liver&lt;/title&gt;&lt;secondary-title&gt;Journal of Experimental Medicine&lt;/secondary-title&gt;&lt;/titles&gt;&lt;periodical&gt;&lt;full-title&gt;Journal of Experimental Medicine&lt;/full-title&gt;&lt;/periodical&gt;&lt;pages&gt;e20200882&lt;/pages&gt;&lt;volume&gt;218&lt;/volume&gt;&lt;number&gt;3&lt;/number&gt;&lt;dates&gt;&lt;year&gt;2020&lt;/year&gt;&lt;/dates&gt;&lt;isbn&gt;0022-1007&lt;/isbn&gt;&lt;urls&gt;&lt;related-urls&gt;&lt;url&gt;https://doi.org/10.1084/jem.20200882&lt;/url&gt;&lt;/related-urls&gt;&lt;/urls&gt;&lt;electronic-resource-num&gt;10.1084/jem.20200882&lt;/electronic-resource-num&gt;&lt;access-date&gt;4/13/2024&lt;/access-date&gt;&lt;/record&gt;&lt;/Cite&gt;&lt;/EndNote&gt;</w:instrText>
      </w:r>
      <w:r w:rsidR="00BE4BD3">
        <w:rPr>
          <w:rFonts w:cstheme="minorHAnsi"/>
        </w:rPr>
        <w:fldChar w:fldCharType="separate"/>
      </w:r>
      <w:r w:rsidR="00BE4BD3" w:rsidRPr="00BE4BD3">
        <w:rPr>
          <w:rFonts w:cstheme="minorHAnsi"/>
          <w:noProof/>
          <w:vertAlign w:val="superscript"/>
        </w:rPr>
        <w:t>19</w:t>
      </w:r>
      <w:r w:rsidR="00BE4BD3">
        <w:rPr>
          <w:rFonts w:cstheme="minorHAnsi"/>
        </w:rPr>
        <w:fldChar w:fldCharType="end"/>
      </w:r>
    </w:p>
    <w:p w14:paraId="3F2A26E2" w14:textId="63D74C89" w:rsidR="002E1A47" w:rsidRPr="00CA7411" w:rsidRDefault="002E1A47" w:rsidP="00CA7411">
      <w:pPr>
        <w:spacing w:line="360" w:lineRule="auto"/>
        <w:jc w:val="both"/>
        <w:rPr>
          <w:rFonts w:cstheme="minorHAnsi"/>
        </w:rPr>
      </w:pPr>
      <w:r w:rsidRPr="00CA7411">
        <w:rPr>
          <w:rFonts w:cstheme="minorHAnsi"/>
        </w:rPr>
        <w:t xml:space="preserve">Pericytes expressing </w:t>
      </w:r>
      <w:proofErr w:type="spellStart"/>
      <w:r w:rsidRPr="00CA7411">
        <w:rPr>
          <w:rFonts w:cstheme="minorHAnsi"/>
        </w:rPr>
        <w:t>Nestin</w:t>
      </w:r>
      <w:proofErr w:type="spellEnd"/>
      <w:r w:rsidRPr="00CA7411">
        <w:rPr>
          <w:rFonts w:cstheme="minorHAnsi"/>
        </w:rPr>
        <w:t xml:space="preserve"> and NG2 cluster around portal vessels, fostering a niche conducive to HSC expansion, and their quantities align with the fractal branching of portal ve</w:t>
      </w:r>
      <w:r w:rsidR="004C0AE9">
        <w:rPr>
          <w:rFonts w:cstheme="minorHAnsi"/>
        </w:rPr>
        <w:t>ssels throughout development.</w:t>
      </w:r>
      <w:r w:rsidR="00BE4BD3">
        <w:rPr>
          <w:rFonts w:cstheme="minorHAnsi"/>
        </w:rPr>
        <w:fldChar w:fldCharType="begin"/>
      </w:r>
      <w:r w:rsidR="00BE4BD3">
        <w:rPr>
          <w:rFonts w:cstheme="minorHAnsi"/>
        </w:rPr>
        <w:instrText xml:space="preserve"> ADDIN EN.CITE &lt;EndNote&gt;&lt;Cite&gt;&lt;Author&gt;Khan&lt;/Author&gt;&lt;Year&gt;2016&lt;/Year&gt;&lt;RecNum&gt;7&lt;/RecNum&gt;&lt;DisplayText&gt;&lt;style face="superscript"&gt;20&lt;/style&gt;&lt;/DisplayText&gt;&lt;record&gt;&lt;rec-number&gt;7&lt;/rec-number&gt;&lt;foreign-keys&gt;&lt;key app="EN" db-id="z00fp9eta5edeweepazvtzaj5w00pdw9ttwp" timestamp="1713013283"&gt;7&lt;/key&gt;&lt;/foreign-keys&gt;&lt;ref-type name="Journal Article"&gt;17&lt;/ref-type&gt;&lt;contributors&gt;&lt;authors&gt;&lt;author&gt;Khan, Jalal A.&lt;/author&gt;&lt;author&gt;Mendelson, Avital&lt;/author&gt;&lt;author&gt;Kunisaki, Yuya&lt;/author&gt;&lt;author&gt;Birbrair, Alexander&lt;/author&gt;&lt;author&gt;Kou, Yan&lt;/author&gt;&lt;author&gt;Arnal-Estapé, Anna&lt;/author&gt;&lt;author&gt;Pinho, Sandra&lt;/author&gt;&lt;author&gt;Ciero, Paul&lt;/author&gt;&lt;author&gt;Nakahara, Fumio&lt;/author&gt;&lt;author&gt;Ma’ayan, Avi&lt;/author&gt;&lt;author&gt;Bergman, Aviv&lt;/author&gt;&lt;author&gt;Merad, Miriam&lt;/author&gt;&lt;author&gt;Frenette, Paul S.&lt;/author&gt;&lt;/authors&gt;&lt;/contributors&gt;&lt;titles&gt;&lt;title&gt;Fetal liver hematopoietic stem cell niches associate with portal vessels&lt;/title&gt;&lt;secondary-title&gt;Science&lt;/secondary-title&gt;&lt;/titles&gt;&lt;periodical&gt;&lt;full-title&gt;Science&lt;/full-title&gt;&lt;/periodical&gt;&lt;pages&gt;176-180&lt;/pages&gt;&lt;volume&gt;351&lt;/volume&gt;&lt;number&gt;6269&lt;/number&gt;&lt;dates&gt;&lt;year&gt;2016&lt;/year&gt;&lt;pub-dates&gt;&lt;date&gt;2016/01/08&lt;/date&gt;&lt;/pub-dates&gt;&lt;/dates&gt;&lt;publisher&gt;American Association for the Advancement of Science&lt;/publisher&gt;&lt;urls&gt;&lt;related-urls&gt;&lt;url&gt;https://doi.org/10.1126/science.aad0084&lt;/url&gt;&lt;/related-urls&gt;&lt;/urls&gt;&lt;electronic-resource-num&gt;10.1126/science.aad0084&lt;/electronic-resource-num&gt;&lt;access-date&gt;2024/04/13&lt;/access-date&gt;&lt;/record&gt;&lt;/Cite&gt;&lt;/EndNote&gt;</w:instrText>
      </w:r>
      <w:r w:rsidR="00BE4BD3">
        <w:rPr>
          <w:rFonts w:cstheme="minorHAnsi"/>
        </w:rPr>
        <w:fldChar w:fldCharType="separate"/>
      </w:r>
      <w:r w:rsidR="00BE4BD3" w:rsidRPr="00BE4BD3">
        <w:rPr>
          <w:rFonts w:cstheme="minorHAnsi"/>
          <w:noProof/>
          <w:vertAlign w:val="superscript"/>
        </w:rPr>
        <w:t>20</w:t>
      </w:r>
      <w:r w:rsidR="00BE4BD3">
        <w:rPr>
          <w:rFonts w:cstheme="minorHAnsi"/>
        </w:rPr>
        <w:fldChar w:fldCharType="end"/>
      </w:r>
    </w:p>
    <w:p w14:paraId="5D37CB20" w14:textId="40787878" w:rsidR="003B11F3" w:rsidRPr="00CA7411" w:rsidRDefault="00062A61" w:rsidP="00CA7411">
      <w:pPr>
        <w:spacing w:line="360" w:lineRule="auto"/>
        <w:jc w:val="both"/>
        <w:rPr>
          <w:rFonts w:cstheme="minorHAnsi"/>
        </w:rPr>
      </w:pPr>
      <w:r w:rsidRPr="00CA7411">
        <w:rPr>
          <w:rFonts w:cstheme="minorHAnsi"/>
        </w:rPr>
        <w:t>Numerous studies emphasize the significance of FL EC and stromal cells in FL HSC expansion, yet only a handful delve into the functional relevance of hematopoietic cells, which comprise a substantial portion of the FL, as niche cells for FL HSCs.</w:t>
      </w:r>
    </w:p>
    <w:p w14:paraId="3E731D37" w14:textId="2B0D62D1" w:rsidR="00062A61" w:rsidRPr="00CA7411" w:rsidRDefault="00062A61" w:rsidP="00CA7411">
      <w:pPr>
        <w:spacing w:line="360" w:lineRule="auto"/>
        <w:jc w:val="both"/>
        <w:rPr>
          <w:rFonts w:cstheme="minorHAnsi"/>
        </w:rPr>
      </w:pPr>
      <w:r w:rsidRPr="00CA7411">
        <w:rPr>
          <w:rFonts w:cstheme="minorHAnsi"/>
        </w:rPr>
        <w:t>Recent findings indicate that Jagged 1 expression in hematopoietic cells during the fetal stage is crucial for the functional potential of FL HSCs, highlighting the collaborative role of non-hematopoietic and hematopoietic cells in creating a distinctive niche for the expansion, survival, and func</w:t>
      </w:r>
      <w:r w:rsidR="004C0AE9">
        <w:rPr>
          <w:rFonts w:cstheme="minorHAnsi"/>
        </w:rPr>
        <w:t>tional maturation of FL HSCs.</w:t>
      </w:r>
      <w:r w:rsidR="00BE4BD3">
        <w:rPr>
          <w:rFonts w:cstheme="minorHAnsi"/>
        </w:rPr>
        <w:fldChar w:fldCharType="begin"/>
      </w:r>
      <w:r w:rsidR="00BE4BD3">
        <w:rPr>
          <w:rFonts w:cstheme="minorHAnsi"/>
        </w:rPr>
        <w:instrText xml:space="preserve"> ADDIN EN.CITE &lt;EndNote&gt;&lt;Cite&gt;&lt;Author&gt;Shao&lt;/Author&gt;&lt;Year&gt;2023&lt;/Year&gt;&lt;RecNum&gt;1&lt;/RecNum&gt;&lt;DisplayText&gt;&lt;style face="superscript"&gt;21&lt;/style&gt;&lt;/DisplayText&gt;&lt;record&gt;&lt;rec-number&gt;1&lt;/rec-number&gt;&lt;foreign-keys&gt;&lt;key app="EN" db-id="z00fp9eta5edeweepazvtzaj5w00pdw9ttwp" timestamp="1713013273"&gt;1&lt;/key&gt;&lt;/foreign-keys&gt;&lt;ref-type name="Journal Article"&gt;17&lt;/ref-type&gt;&lt;contributors&gt;&lt;authors&gt;&lt;author&gt;Shao, Lijian&lt;/author&gt;&lt;author&gt;Paik, Na Yoon&lt;/author&gt;&lt;author&gt;Sanborn, Mark A&lt;/author&gt;&lt;author&gt;Bandara, Thilinie&lt;/author&gt;&lt;author&gt;Vijaykumar, Anjali&lt;/author&gt;&lt;author&gt;Sottoriva, Kilian&lt;/author&gt;&lt;author&gt;Rehman, Jalees&lt;/author&gt;&lt;author&gt;Nombela-Arrieta, Cesar&lt;/author&gt;&lt;author&gt;Pajcini, Kostandin V&lt;/author&gt;&lt;/authors&gt;&lt;/contributors&gt;&lt;titles&gt;&lt;title&gt;Hematopoietic Jagged1 is a fetal liver niche factor required for functional maturation and engraftment of fetal hematopoietic stem cells&lt;/title&gt;&lt;secondary-title&gt;Proceedings of the National Academy of Sciences&lt;/secondary-title&gt;&lt;/titles&gt;&lt;periodical&gt;&lt;full-title&gt;Proceedings of the National Academy of Sciences&lt;/full-title&gt;&lt;/periodical&gt;&lt;pages&gt;e2210058120&lt;/pages&gt;&lt;volume&gt;120&lt;/volume&gt;&lt;number&gt;20&lt;/number&gt;&lt;dates&gt;&lt;year&gt;2023&lt;/year&gt;&lt;pub-dates&gt;&lt;date&gt;2023/05/16&lt;/date&gt;&lt;/pub-dates&gt;&lt;/dates&gt;&lt;publisher&gt;Proceedings of the National Academy of Sciences&lt;/publisher&gt;&lt;urls&gt;&lt;related-urls&gt;&lt;url&gt;https://doi.org/10.1073/pnas.2210058120&lt;/url&gt;&lt;/related-urls&gt;&lt;/urls&gt;&lt;electronic-resource-num&gt;10.1073/pnas.2210058120&lt;/electronic-resource-num&gt;&lt;access-date&gt;2024/04/13&lt;/access-date&gt;&lt;/record&gt;&lt;/Cite&gt;&lt;/EndNote&gt;</w:instrText>
      </w:r>
      <w:r w:rsidR="00BE4BD3">
        <w:rPr>
          <w:rFonts w:cstheme="minorHAnsi"/>
        </w:rPr>
        <w:fldChar w:fldCharType="separate"/>
      </w:r>
      <w:r w:rsidR="00BE4BD3" w:rsidRPr="00BE4BD3">
        <w:rPr>
          <w:rFonts w:cstheme="minorHAnsi"/>
          <w:noProof/>
          <w:vertAlign w:val="superscript"/>
        </w:rPr>
        <w:t>21</w:t>
      </w:r>
      <w:r w:rsidR="00BE4BD3">
        <w:rPr>
          <w:rFonts w:cstheme="minorHAnsi"/>
        </w:rPr>
        <w:fldChar w:fldCharType="end"/>
      </w:r>
    </w:p>
    <w:p w14:paraId="7FFB86D2" w14:textId="20EA9539" w:rsidR="00E36F4B" w:rsidRPr="00CA7411" w:rsidRDefault="00032274" w:rsidP="00CA7411">
      <w:pPr>
        <w:spacing w:line="360" w:lineRule="auto"/>
        <w:jc w:val="both"/>
        <w:rPr>
          <w:rFonts w:cstheme="minorHAnsi"/>
        </w:rPr>
      </w:pPr>
      <w:r w:rsidRPr="00CA7411">
        <w:rPr>
          <w:rFonts w:cstheme="minorHAnsi"/>
        </w:rPr>
        <w:t xml:space="preserve">Hematopoietic progenitor cells (HPCs) and matured hematopoietic cells (HCs) release CCL17 and CCL22 ligands, which interact with CCR4 receptors expressed on fetal liver (FL) hematopoietic stem and progenitor cells (HSPCs), regulating their migration and retention within the FL niche </w:t>
      </w:r>
      <w:r w:rsidR="004C0AE9">
        <w:rPr>
          <w:rFonts w:cstheme="minorHAnsi"/>
        </w:rPr>
        <w:t>through paracrine signaling.</w:t>
      </w:r>
      <w:r w:rsidR="00BE4BD3">
        <w:rPr>
          <w:rFonts w:cstheme="minorHAnsi"/>
        </w:rPr>
        <w:fldChar w:fldCharType="begin"/>
      </w:r>
      <w:r w:rsidR="00BE4BD3">
        <w:rPr>
          <w:rFonts w:cstheme="minorHAnsi"/>
        </w:rPr>
        <w:instrText xml:space="preserve"> ADDIN EN.CITE &lt;EndNote&gt;&lt;Cite&gt;&lt;Author&gt;Konno&lt;/Author&gt;&lt;Year&gt;2020&lt;/Year&gt;&lt;RecNum&gt;22&lt;/RecNum&gt;&lt;DisplayText&gt;&lt;style face="superscript"&gt;22&lt;/style&gt;&lt;/DisplayText&gt;&lt;record&gt;&lt;rec-number&gt;22&lt;/rec-number&gt;&lt;foreign-keys&gt;&lt;key app="EN" db-id="z00fp9eta5edeweepazvtzaj5w00pdw9ttwp" timestamp="1713013307"&gt;22&lt;/key&gt;&lt;/foreign-keys&gt;&lt;ref-type name="Journal Article"&gt;17&lt;/ref-type&gt;&lt;contributors&gt;&lt;authors&gt;&lt;author&gt;Konno, Katsuhiro&lt;/author&gt;&lt;author&gt;Sasaki, Tatsuya&lt;/author&gt;&lt;author&gt;Kulkeaw, Kasem&lt;/author&gt;&lt;author&gt;Sugiyama, Daisuke&lt;/author&gt;&lt;/authors&gt;&lt;/contributors&gt;&lt;titles&gt;&lt;title&gt;Paracrine CCL17 and CCL22 signaling regulates hematopoietic stem/progenitor cell migration and retention in mouse fetal liver&lt;/title&gt;&lt;secondary-title&gt;Biochemical and Biophysical Research Communications&lt;/secondary-title&gt;&lt;/titles&gt;&lt;periodical&gt;&lt;full-title&gt;Biochemical and Biophysical Research Communications&lt;/full-title&gt;&lt;/periodical&gt;&lt;pages&gt;730-736&lt;/pages&gt;&lt;volume&gt;527&lt;/volume&gt;&lt;number&gt;3&lt;/number&gt;&lt;keywords&gt;&lt;keyword&gt;Hematopoietic stem cell&lt;/keyword&gt;&lt;keyword&gt;CCR4&lt;/keyword&gt;&lt;keyword&gt;CCL17&lt;/keyword&gt;&lt;keyword&gt;CCL22&lt;/keyword&gt;&lt;keyword&gt;Paracrine&lt;/keyword&gt;&lt;keyword&gt;Migration&lt;/keyword&gt;&lt;/keywords&gt;&lt;dates&gt;&lt;year&gt;2020&lt;/year&gt;&lt;pub-dates&gt;&lt;date&gt;2020/06/30/&lt;/date&gt;&lt;/pub-dates&gt;&lt;/dates&gt;&lt;isbn&gt;0006-291X&lt;/isbn&gt;&lt;urls&gt;&lt;related-urls&gt;&lt;url&gt;https://www.sciencedirect.com/science/article/pii/S0006291X20307713&lt;/url&gt;&lt;/related-urls&gt;&lt;/urls&gt;&lt;electronic-resource-num&gt;https://doi.org/10.1016/j.bbrc.2020.04.045&lt;/electronic-resource-num&gt;&lt;/record&gt;&lt;/Cite&gt;&lt;/EndNote&gt;</w:instrText>
      </w:r>
      <w:r w:rsidR="00BE4BD3">
        <w:rPr>
          <w:rFonts w:cstheme="minorHAnsi"/>
        </w:rPr>
        <w:fldChar w:fldCharType="separate"/>
      </w:r>
      <w:r w:rsidR="00BE4BD3" w:rsidRPr="00BE4BD3">
        <w:rPr>
          <w:rFonts w:cstheme="minorHAnsi"/>
          <w:noProof/>
          <w:vertAlign w:val="superscript"/>
        </w:rPr>
        <w:t>22</w:t>
      </w:r>
      <w:r w:rsidR="00BE4BD3">
        <w:rPr>
          <w:rFonts w:cstheme="minorHAnsi"/>
        </w:rPr>
        <w:fldChar w:fldCharType="end"/>
      </w:r>
    </w:p>
    <w:p w14:paraId="498954C8" w14:textId="77777777" w:rsidR="004C0AE9" w:rsidRDefault="00E36F4B" w:rsidP="00CA7411">
      <w:pPr>
        <w:spacing w:line="360" w:lineRule="auto"/>
        <w:jc w:val="both"/>
        <w:rPr>
          <w:rFonts w:cstheme="minorHAnsi"/>
          <w:b/>
          <w:bCs/>
          <w:color w:val="FF0000"/>
        </w:rPr>
      </w:pPr>
      <w:r w:rsidRPr="00CA7411">
        <w:rPr>
          <w:rFonts w:cstheme="minorHAnsi"/>
          <w:b/>
          <w:bCs/>
          <w:color w:val="FF0000"/>
        </w:rPr>
        <w:t>Intrinsic regulation:</w:t>
      </w:r>
    </w:p>
    <w:p w14:paraId="141C7766" w14:textId="348657FF" w:rsidR="004E2321" w:rsidRPr="004C0AE9" w:rsidRDefault="004E2321" w:rsidP="00CA7411">
      <w:pPr>
        <w:spacing w:line="360" w:lineRule="auto"/>
        <w:jc w:val="both"/>
        <w:rPr>
          <w:rFonts w:cstheme="minorHAnsi"/>
          <w:b/>
          <w:bCs/>
          <w:color w:val="FF0000"/>
        </w:rPr>
      </w:pPr>
      <w:r w:rsidRPr="00CA7411">
        <w:rPr>
          <w:rFonts w:cstheme="minorHAnsi"/>
        </w:rPr>
        <w:t>FL-HSCs exhibit distinct metabolic profiles from adult HSCs, suggesting a pivotal metabolic switch crucial for maintaining HSC stemness during development, with FL-HSCs predominantly relying on mitochondri</w:t>
      </w:r>
      <w:r w:rsidR="004C0AE9">
        <w:rPr>
          <w:rFonts w:cstheme="minorHAnsi"/>
        </w:rPr>
        <w:t>al respiration for energy.</w:t>
      </w:r>
      <w:r w:rsidR="00BE4BD3">
        <w:rPr>
          <w:rFonts w:cstheme="minorHAnsi"/>
        </w:rPr>
        <w:fldChar w:fldCharType="begin">
          <w:fldData xml:space="preserve">PEVuZE5vdGU+PENpdGU+PEF1dGhvcj5NYW5lc2lhPC9BdXRob3I+PFllYXI+MjAxNTwvWWVhcj48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=
</w:fldData>
        </w:fldChar>
      </w:r>
      <w:r w:rsidR="00BE4BD3">
        <w:rPr>
          <w:rFonts w:cstheme="minorHAnsi"/>
        </w:rPr>
        <w:instrText xml:space="preserve"> ADDIN EN.CITE </w:instrText>
      </w:r>
      <w:r w:rsidR="00BE4BD3">
        <w:rPr>
          <w:rFonts w:cstheme="minorHAnsi"/>
        </w:rPr>
        <w:fldChar w:fldCharType="begin">
          <w:fldData xml:space="preserve">PEVuZE5vdGU+PENpdGU+PEF1dGhvcj5NYW5lc2lhPC9BdXRob3I+PFllYXI+MjAxNTwvWWVhcj48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=
</w:fldData>
        </w:fldChar>
      </w:r>
      <w:r w:rsidR="00BE4BD3">
        <w:rPr>
          <w:rFonts w:cstheme="minorHAnsi"/>
        </w:rPr>
        <w:instrText xml:space="preserve"> ADDIN EN.CITE.DATA </w:instrText>
      </w:r>
      <w:r w:rsidR="00BE4BD3">
        <w:rPr>
          <w:rFonts w:cstheme="minorHAnsi"/>
        </w:rPr>
      </w:r>
      <w:r w:rsidR="00BE4BD3">
        <w:rPr>
          <w:rFonts w:cstheme="minorHAnsi"/>
        </w:rPr>
        <w:fldChar w:fldCharType="end"/>
      </w:r>
      <w:r w:rsidR="00BE4BD3">
        <w:rPr>
          <w:rFonts w:cstheme="minorHAnsi"/>
        </w:rPr>
        <w:fldChar w:fldCharType="separate"/>
      </w:r>
      <w:r w:rsidR="00BE4BD3" w:rsidRPr="00BE4BD3">
        <w:rPr>
          <w:rFonts w:cstheme="minorHAnsi"/>
          <w:noProof/>
          <w:vertAlign w:val="superscript"/>
        </w:rPr>
        <w:t>23,24</w:t>
      </w:r>
      <w:r w:rsidR="00BE4BD3">
        <w:rPr>
          <w:rFonts w:cstheme="minorHAnsi"/>
        </w:rPr>
        <w:fldChar w:fldCharType="end"/>
      </w:r>
    </w:p>
    <w:p w14:paraId="57FAB4AA" w14:textId="76802554" w:rsidR="004E2321" w:rsidRPr="00CA7411" w:rsidRDefault="004E2321" w:rsidP="00CA7411">
      <w:pPr>
        <w:spacing w:line="360" w:lineRule="auto"/>
        <w:jc w:val="both"/>
        <w:rPr>
          <w:rFonts w:cstheme="minorHAnsi"/>
        </w:rPr>
      </w:pPr>
      <w:r w:rsidRPr="00CA7411">
        <w:rPr>
          <w:rFonts w:cstheme="minorHAnsi"/>
        </w:rPr>
        <w:t>Sox17 and Lin28b transcription factors, abundant in fetal hematopoietic stem/progenitor cells (HSPCs) in both mice and humans, govern the distinctive behavior of fetal liver (FL) HSCs compared to adult bone marrow (BM) HSCs.</w:t>
      </w:r>
      <w:r w:rsidRPr="00CA7411">
        <w:rPr>
          <w:rFonts w:eastAsia="Times New Roman" w:cstheme="minorHAnsi"/>
          <w:vanish/>
          <w:kern w:val="0"/>
          <w14:ligatures w14:val="none"/>
        </w:rPr>
        <w:t>Top of Form</w:t>
      </w:r>
      <w:r w:rsidR="00BE4BD3">
        <w:rPr>
          <w:rFonts w:cstheme="minorHAnsi"/>
        </w:rPr>
        <w:fldChar w:fldCharType="begin">
          <w:fldData xml:space="preserve">PEVuZE5vdGU+PENpdGU+PEF1dGhvcj5LaW08L0F1dGhvcj48WWVhcj4yMDA3PC9ZZWFyPjxSZWNO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</w:fldData>
        </w:fldChar>
      </w:r>
      <w:r w:rsidR="00BE4BD3">
        <w:rPr>
          <w:rFonts w:cstheme="minorHAnsi"/>
        </w:rPr>
        <w:instrText xml:space="preserve"> ADDIN EN.CITE </w:instrText>
      </w:r>
      <w:r w:rsidR="00BE4BD3">
        <w:rPr>
          <w:rFonts w:cstheme="minorHAnsi"/>
        </w:rPr>
        <w:fldChar w:fldCharType="begin">
          <w:fldData xml:space="preserve">PEVuZE5vdGU+PENpdGU+PEF1dGhvcj5LaW08L0F1dGhvcj48WWVhcj4yMDA3PC9ZZWFyPjxSZWNO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</w:fldData>
        </w:fldChar>
      </w:r>
      <w:r w:rsidR="00BE4BD3">
        <w:rPr>
          <w:rFonts w:cstheme="minorHAnsi"/>
        </w:rPr>
        <w:instrText xml:space="preserve"> ADDIN EN.CITE.DATA </w:instrText>
      </w:r>
      <w:r w:rsidR="00BE4BD3">
        <w:rPr>
          <w:rFonts w:cstheme="minorHAnsi"/>
        </w:rPr>
      </w:r>
      <w:r w:rsidR="00BE4BD3">
        <w:rPr>
          <w:rFonts w:cstheme="minorHAnsi"/>
        </w:rPr>
        <w:fldChar w:fldCharType="end"/>
      </w:r>
      <w:r w:rsidR="00BE4BD3">
        <w:rPr>
          <w:rFonts w:cstheme="minorHAnsi"/>
        </w:rPr>
        <w:fldChar w:fldCharType="separate"/>
      </w:r>
      <w:r w:rsidR="00BE4BD3" w:rsidRPr="00BE4BD3">
        <w:rPr>
          <w:rFonts w:cstheme="minorHAnsi"/>
          <w:noProof/>
          <w:vertAlign w:val="superscript"/>
        </w:rPr>
        <w:t>25,26</w:t>
      </w:r>
      <w:r w:rsidR="00BE4BD3">
        <w:rPr>
          <w:rFonts w:cstheme="minorHAnsi"/>
        </w:rPr>
        <w:fldChar w:fldCharType="end"/>
      </w:r>
    </w:p>
    <w:p w14:paraId="372D033F" w14:textId="431C4521" w:rsidR="00262624" w:rsidRPr="00CA7411" w:rsidRDefault="00262624" w:rsidP="00CA7411">
      <w:pPr>
        <w:spacing w:line="360" w:lineRule="auto"/>
        <w:jc w:val="both"/>
        <w:rPr>
          <w:rFonts w:cstheme="minorHAnsi"/>
        </w:rPr>
      </w:pPr>
      <w:r w:rsidRPr="00CA7411">
        <w:rPr>
          <w:rFonts w:cstheme="minorHAnsi"/>
        </w:rPr>
        <w:t>Our prior research revealed that pinpointing genes implicated in transcriptional regulation, exhibiting differential expression between expanding fetal liver (FL) HSCs and quiescent adult bone marrow (ABM) HSCs, unveils novel regulators of HSC function.</w:t>
      </w:r>
      <w:r w:rsidRPr="00CA7411">
        <w:rPr>
          <w:rFonts w:eastAsia="Times New Roman" w:cstheme="minorHAnsi"/>
          <w:vanish/>
          <w:kern w:val="0"/>
          <w14:ligatures w14:val="none"/>
        </w:rPr>
        <w:t>Top of Form</w:t>
      </w:r>
      <w:r w:rsidR="00272F9B">
        <w:rPr>
          <w:rFonts w:cstheme="minorHAnsi"/>
        </w:rPr>
        <w:fldChar w:fldCharType="begin"/>
      </w:r>
      <w:r w:rsidR="00272F9B">
        <w:rPr>
          <w:rFonts w:cstheme="minorHAnsi"/>
        </w:rPr>
        <w:instrText xml:space="preserve"> ADDIN EN.CITE &lt;EndNote&gt;&lt;Cite&gt;&lt;Author&gt;Manesia&lt;/Author&gt;&lt;Year&gt;2016&lt;/Year&gt;&lt;RecNum&gt;30&lt;/RecNum&gt;&lt;DisplayText&gt;&lt;style face="superscript"&gt;27&lt;/style&gt;&lt;/DisplayText&gt;&lt;record&gt;&lt;rec-number&gt;30&lt;/rec-number&gt;&lt;foreign-keys&gt;&lt;key app="EN" db-id="z00fp9eta5edeweepazvtzaj5w00pdw9ttwp" timestamp="1713013319"&gt;30&lt;/key&gt;&lt;/foreign-keys&gt;&lt;ref-type name="Journal Article"&gt;17&lt;/ref-type&gt;&lt;contributors&gt;&lt;authors&gt;&lt;author&gt;Manesia, Javed K.&lt;/author&gt;&lt;author&gt;Franch, Monica&lt;/author&gt;&lt;author&gt;Tabas-Madrid, Daniel&lt;/author&gt;&lt;author&gt;Nogales-Cadenas, Ruben&lt;/author&gt;&lt;author&gt;Vanwelden, Thomas&lt;/author&gt;&lt;author&gt;Van Den Bosch, Elisa&lt;/author&gt;&lt;author&gt;Xu, Zhuofei&lt;/author&gt;&lt;author&gt;Pascual-Montano, Alberto&lt;/author&gt;&lt;author&gt;Khurana, Satish&lt;/author&gt;&lt;author&gt;Verfaillie, Catherine M.&lt;/author&gt;&lt;/authors&gt;&lt;/contributors&gt;&lt;titles&gt;&lt;title&gt;Distinct Molecular Signature of Murine Fetal Liver and Adult Hematopoietic Stem Cells Identify Novel Regulators of Hematopoietic Stem Cell Function&lt;/title&gt;&lt;secondary-title&gt;Stem Cells and Development&lt;/secondary-title&gt;&lt;/titles&gt;&lt;periodical&gt;&lt;full-title&gt;Stem Cells and Development&lt;/full-title&gt;&lt;/periodical&gt;&lt;pages&gt;573-584&lt;/pages&gt;&lt;volume&gt;26&lt;/volume&gt;&lt;number&gt;8&lt;/number&gt;&lt;dates&gt;&lt;year&gt;2016&lt;/year&gt;&lt;pub-dates&gt;&lt;date&gt;2017/04/15&lt;/date&gt;&lt;/pub-dates&gt;&lt;/dates&gt;&lt;publisher&gt;Mary Ann Liebert, Inc., publishers&lt;/publisher&gt;&lt;isbn&gt;1547-3287&lt;/isbn&gt;&lt;urls&gt;&lt;related-urls&gt;&lt;url&gt;https://doi.org/10.1089/scd.2016.0294&lt;/url&gt;&lt;/related-urls&gt;&lt;/urls&gt;&lt;electronic-resource-num&gt;10.1089/scd.2016.0294&lt;/electronic-resource-num&gt;&lt;access-date&gt;2024/04/13&lt;/access-date&gt;&lt;/record&gt;&lt;/Cite&gt;&lt;/EndNote&gt;</w:instrText>
      </w:r>
      <w:r w:rsidR="00272F9B">
        <w:rPr>
          <w:rFonts w:cstheme="minorHAnsi"/>
        </w:rPr>
        <w:fldChar w:fldCharType="separate"/>
      </w:r>
      <w:r w:rsidR="00272F9B" w:rsidRPr="00272F9B">
        <w:rPr>
          <w:rFonts w:cstheme="minorHAnsi"/>
          <w:noProof/>
          <w:vertAlign w:val="superscript"/>
        </w:rPr>
        <w:t>27</w:t>
      </w:r>
      <w:r w:rsidR="00272F9B">
        <w:rPr>
          <w:rFonts w:cstheme="minorHAnsi"/>
        </w:rPr>
        <w:fldChar w:fldCharType="end"/>
      </w:r>
    </w:p>
    <w:p w14:paraId="15546679" w14:textId="79F5A462" w:rsidR="000164C8" w:rsidRPr="00CA7411" w:rsidRDefault="000164C8" w:rsidP="00CA7411">
      <w:pPr>
        <w:spacing w:line="360" w:lineRule="auto"/>
        <w:jc w:val="both"/>
        <w:rPr>
          <w:rFonts w:cstheme="minorHAnsi"/>
        </w:rPr>
      </w:pPr>
      <w:r w:rsidRPr="00CA7411">
        <w:rPr>
          <w:rFonts w:cstheme="minorHAnsi"/>
        </w:rPr>
        <w:t xml:space="preserve">ESAM (Endothelial cell-selective adhesion molecule) plays distinct roles in the progression of definitive hematopoiesis within the fetal liver (FL), with particular significance observed in the development </w:t>
      </w:r>
      <w:r w:rsidR="004C0AE9">
        <w:rPr>
          <w:rFonts w:cstheme="minorHAnsi"/>
        </w:rPr>
        <w:t>of adult-type erythropoiesis.</w:t>
      </w:r>
      <w:r w:rsidR="00272F9B">
        <w:rPr>
          <w:rFonts w:cstheme="minorHAnsi"/>
        </w:rPr>
        <w:fldChar w:fldCharType="begin"/>
      </w:r>
      <w:r w:rsidR="00272F9B">
        <w:rPr>
          <w:rFonts w:cstheme="minorHAnsi"/>
        </w:rPr>
        <w:instrText xml:space="preserve"> ADDIN EN.CITE &lt;EndNote&gt;&lt;Cite&gt;&lt;Author&gt;Ueda&lt;/Author&gt;&lt;Year&gt;2019&lt;/Year&gt;&lt;RecNum&gt;37&lt;/RecNum&gt;&lt;DisplayText&gt;&lt;style face="superscript"&gt;28&lt;/style&gt;&lt;/DisplayText&gt;&lt;record&gt;&lt;rec-number&gt;37&lt;/rec-number&gt;&lt;foreign-keys&gt;&lt;key app="EN" db-id="z00fp9eta5edeweepazvtzaj5w00pdw9ttwp" timestamp="1713013328"&gt;37&lt;/key&gt;&lt;/foreign-keys&gt;&lt;ref-type name="Journal Article"&gt;17&lt;/ref-type&gt;&lt;contributors&gt;&lt;authors&gt;&lt;author&gt;Ueda, Tomoaki&lt;/author&gt;&lt;author&gt;Yokota, Takafumi&lt;/author&gt;&lt;author&gt;Okuzaki, Daisuke&lt;/author&gt;&lt;author&gt;Uno, Yoshihiro&lt;/author&gt;&lt;author&gt;Mashimo, Tomoji&lt;/author&gt;&lt;author&gt;Kubota, Yoshiaki&lt;/author&gt;&lt;author&gt;Sudo, Takao&lt;/author&gt;&lt;author&gt;Ishibashi, Tomohiko&lt;/author&gt;&lt;author&gt;Shingai, Yasuhiro&lt;/author&gt;&lt;author&gt;Doi, Yukiko&lt;/author&gt;&lt;author&gt;Ozawa, Takayuki&lt;/author&gt;&lt;author&gt;Nakai, Ritsuko&lt;/author&gt;&lt;author&gt;Tanimura, Akira&lt;/author&gt;&lt;author&gt;Ichii, Michiko&lt;/author&gt;&lt;author&gt;Ezoe, Sachiko&lt;/author&gt;&lt;author&gt;Shibayama, Hirohiko&lt;/author&gt;&lt;author&gt;Oritani, Kenji&lt;/author&gt;&lt;author&gt;Kanakura, Yuzuru&lt;/author&gt;&lt;/authors&gt;&lt;/contributors&gt;&lt;titles&gt;&lt;title&gt;Endothelial Cell-Selective Adhesion Molecule Contributes to the Development of Definitive Hematopoiesis in the Fetal Liver&lt;/title&gt;&lt;secondary-title&gt;Stem Cell Reports&lt;/secondary-title&gt;&lt;/titles&gt;&lt;periodical&gt;&lt;full-title&gt;Stem Cell Reports&lt;/full-title&gt;&lt;/periodical&gt;&lt;pages&gt;992-1005&lt;/pages&gt;&lt;volume&gt;13&lt;/volume&gt;&lt;number&gt;6&lt;/number&gt;&lt;keywords&gt;&lt;keyword&gt;definitive hematopoiesis&lt;/keyword&gt;&lt;keyword&gt;endothelial cell-selective adhesion molecule&lt;/keyword&gt;&lt;keyword&gt;hematopoietic stem cells&lt;/keyword&gt;&lt;keyword&gt;endothelial cells&lt;/keyword&gt;&lt;keyword&gt;fetal liver&lt;/keyword&gt;&lt;/keywords&gt;&lt;dates&gt;&lt;year&gt;2019&lt;/year&gt;&lt;pub-dates&gt;&lt;date&gt;2019/12/10/&lt;/date&gt;&lt;/pub-dates&gt;&lt;/dates&gt;&lt;isbn&gt;2213-6711&lt;/isbn&gt;&lt;urls&gt;&lt;related-urls&gt;&lt;url&gt;https://www.sciencedirect.com/science/article/pii/S2213671119304059&lt;/url&gt;&lt;/related-urls&gt;&lt;/urls&gt;&lt;electronic-resource-num&gt;https://doi.org/10.1016/j.stemcr.2019.11.002&lt;/electronic-resource-num&gt;&lt;/record&gt;&lt;/Cite&gt;&lt;/EndNote&gt;</w:instrText>
      </w:r>
      <w:r w:rsidR="00272F9B">
        <w:rPr>
          <w:rFonts w:cstheme="minorHAnsi"/>
        </w:rPr>
        <w:fldChar w:fldCharType="separate"/>
      </w:r>
      <w:r w:rsidR="00272F9B" w:rsidRPr="00272F9B">
        <w:rPr>
          <w:rFonts w:cstheme="minorHAnsi"/>
          <w:noProof/>
          <w:vertAlign w:val="superscript"/>
        </w:rPr>
        <w:t>28</w:t>
      </w:r>
      <w:r w:rsidR="00272F9B">
        <w:rPr>
          <w:rFonts w:cstheme="minorHAnsi"/>
        </w:rPr>
        <w:fldChar w:fldCharType="end"/>
      </w:r>
    </w:p>
    <w:p w14:paraId="5543566D" w14:textId="5138175A" w:rsidR="00E207AF" w:rsidRPr="00CA7411" w:rsidRDefault="00E207AF" w:rsidP="00CA7411">
      <w:pPr>
        <w:spacing w:line="360" w:lineRule="auto"/>
        <w:jc w:val="both"/>
        <w:rPr>
          <w:rFonts w:cstheme="minorHAnsi"/>
        </w:rPr>
      </w:pPr>
      <w:r w:rsidRPr="00CA7411">
        <w:rPr>
          <w:rFonts w:cstheme="minorHAnsi"/>
        </w:rPr>
        <w:t>MYSM1 is vital for normal HSC function and hematopoietic pr</w:t>
      </w:r>
      <w:r w:rsidR="004C0AE9">
        <w:rPr>
          <w:rFonts w:cstheme="minorHAnsi"/>
        </w:rPr>
        <w:t>ogression in the fetal liver.</w:t>
      </w:r>
      <w:r w:rsidR="00272F9B">
        <w:rPr>
          <w:rFonts w:cstheme="minorHAnsi"/>
        </w:rPr>
        <w:fldChar w:fldCharType="begin"/>
      </w:r>
      <w:r w:rsidR="00272F9B">
        <w:rPr>
          <w:rFonts w:cstheme="minorHAnsi"/>
        </w:rPr>
        <w:instrText xml:space="preserve"> ADDIN EN.CITE &lt;EndNote&gt;&lt;Cite&gt;&lt;Author&gt;Förster&lt;/Author&gt;&lt;Year&gt;2015&lt;/Year&gt;&lt;RecNum&gt;40&lt;/RecNum&gt;&lt;DisplayText&gt;&lt;style face="superscript"&gt;29&lt;/style&gt;&lt;/DisplayText&gt;&lt;record&gt;&lt;rec-number&gt;40&lt;/rec-number&gt;&lt;foreign-keys&gt;&lt;key app="EN" db-id="z00fp9eta5edeweepazvtzaj5w00pdw9ttwp" timestamp="1713013332"&gt;40&lt;/key&gt;&lt;/foreign-keys&gt;&lt;ref-type name="Journal Article"&gt;17&lt;/ref-type&gt;&lt;contributors&gt;&lt;authors&gt;&lt;author&gt;Förster, Michael&lt;/author&gt;&lt;author&gt;Belle, Jad I.&lt;/author&gt;&lt;author&gt;Petrov, Jessica C.&lt;/author&gt;&lt;author&gt;Ryder, Edward J.&lt;/author&gt;&lt;author&gt;Clare, Simon&lt;/author&gt;&lt;author&gt;Nijnik, Anastasia&lt;/author&gt;&lt;/authors&gt;&lt;/contributors&gt;&lt;titles&gt;&lt;title&gt;Deubiquitinase MYSM1 Is Essential for Normal Fetal Liver Hematopoiesis and for the Maintenance of Hematopoietic Stem Cells in Adult Bone Marrow&lt;/title&gt;&lt;secondary-title&gt;Stem Cells and Development&lt;/secondary-title&gt;&lt;/titles&gt;&lt;periodical&gt;&lt;full-title&gt;Stem Cells and Development&lt;/full-title&gt;&lt;/periodical&gt;&lt;pages&gt;1865-1877&lt;/pages&gt;&lt;volume&gt;24&lt;/volume&gt;&lt;number&gt;16&lt;/number&gt;&lt;dates&gt;&lt;year&gt;2015&lt;/year&gt;&lt;pub-dates&gt;&lt;date&gt;2015/08/15&lt;/date&gt;&lt;/pub-dates&gt;&lt;/dates&gt;&lt;publisher&gt;Mary Ann Liebert, Inc., publishers&lt;/publisher&gt;&lt;isbn&gt;1547-3287&lt;/isbn&gt;&lt;urls&gt;&lt;related-urls&gt;&lt;url&gt;https://doi.org/10.1089/scd.2015.0058&lt;/url&gt;&lt;/related-urls&gt;&lt;/urls&gt;&lt;electronic-resource-num&gt;10.1089/scd.2015.0058&lt;/electronic-resource-num&gt;&lt;access-date&gt;2024/04/13&lt;/access-date&gt;&lt;/record&gt;&lt;/Cite&gt;&lt;/EndNote&gt;</w:instrText>
      </w:r>
      <w:r w:rsidR="00272F9B">
        <w:rPr>
          <w:rFonts w:cstheme="minorHAnsi"/>
        </w:rPr>
        <w:fldChar w:fldCharType="separate"/>
      </w:r>
      <w:r w:rsidR="00272F9B" w:rsidRPr="00272F9B">
        <w:rPr>
          <w:rFonts w:cstheme="minorHAnsi"/>
          <w:noProof/>
          <w:vertAlign w:val="superscript"/>
        </w:rPr>
        <w:t>29</w:t>
      </w:r>
      <w:r w:rsidR="00272F9B">
        <w:rPr>
          <w:rFonts w:cstheme="minorHAnsi"/>
        </w:rPr>
        <w:fldChar w:fldCharType="end"/>
      </w:r>
    </w:p>
    <w:p w14:paraId="13096B3D" w14:textId="7EE5644E" w:rsidR="00287E99" w:rsidRPr="00CA7411" w:rsidRDefault="00287E99" w:rsidP="00CA7411">
      <w:pPr>
        <w:spacing w:line="360" w:lineRule="auto"/>
        <w:jc w:val="both"/>
        <w:rPr>
          <w:rFonts w:cstheme="minorHAnsi"/>
        </w:rPr>
      </w:pPr>
      <w:r w:rsidRPr="00CA7411">
        <w:rPr>
          <w:rFonts w:cstheme="minorHAnsi"/>
        </w:rPr>
        <w:t xml:space="preserve">N-cad+ LSK cells in E12.5 fetal liver, co-localizing with sinusoidal endothelial cells (Lyve-1+ cells), showed increased long-term reconstitution (LTR) activity compared to N-cad− LSK cells, with activity </w:t>
      </w:r>
      <w:r w:rsidR="004C0AE9">
        <w:rPr>
          <w:rFonts w:cstheme="minorHAnsi"/>
        </w:rPr>
        <w:t>declining at E15.5 and E18.5.</w:t>
      </w:r>
      <w:r w:rsidR="00272F9B">
        <w:rPr>
          <w:rFonts w:cstheme="minorHAnsi"/>
        </w:rPr>
        <w:fldChar w:fldCharType="begin"/>
      </w:r>
      <w:r w:rsidR="00272F9B">
        <w:rPr>
          <w:rFonts w:cstheme="minorHAnsi"/>
        </w:rPr>
        <w:instrText xml:space="preserve"> ADDIN EN.CITE &lt;EndNote&gt;&lt;Cite&gt;&lt;Author&gt;Toyama&lt;/Author&gt;&lt;Year&gt;2012&lt;/Year&gt;&lt;RecNum&gt;42&lt;/RecNum&gt;&lt;DisplayText&gt;&lt;style face="superscript"&gt;30&lt;/style&gt;&lt;/DisplayText&gt;&lt;record&gt;&lt;rec-number&gt;42&lt;/rec-number&gt;&lt;foreign-keys&gt;&lt;key app="EN" db-id="z00fp9eta5edeweepazvtzaj5w00pdw9ttwp" timestamp="1713013335"&gt;42&lt;/key&gt;&lt;/foreign-keys&gt;&lt;ref-type name="Journal Article"&gt;17&lt;/ref-type&gt;&lt;contributors&gt;&lt;authors&gt;&lt;author&gt;Toyama, Hirofumi&lt;/author&gt;&lt;author&gt;Arai, Fumio&lt;/author&gt;&lt;author&gt;Hosokawa, Kentaro&lt;/author&gt;&lt;author&gt;Ikushima, Yoshiko Matsumoto&lt;/author&gt;&lt;author&gt;Suda, Toshio&lt;/author&gt;&lt;/authors&gt;&lt;/contributors&gt;&lt;titles&gt;&lt;title&gt;N-cadherin+ HSCs in fetal liver exhibit higher long-term bone marrow reconstitution activity than N-cadherin− HSCs&lt;/title&gt;&lt;secondary-title&gt;Biochemical and Biophysical Research Communications&lt;/secondary-title&gt;&lt;/titles&gt;&lt;periodical&gt;&lt;full-title&gt;Biochemical and Biophysical Research Communications&lt;/full-title&gt;&lt;/periodical&gt;&lt;pages&gt;354-359&lt;/pages&gt;&lt;volume&gt;428&lt;/volume&gt;&lt;number&gt;3&lt;/number&gt;&lt;keywords&gt;&lt;keyword&gt;Hematopoietic stem cells&lt;/keyword&gt;&lt;keyword&gt;Fetal liver&lt;/keyword&gt;&lt;keyword&gt;N-cadherin&lt;/keyword&gt;&lt;keyword&gt;Endothelial protein C receptor&lt;/keyword&gt;&lt;keyword&gt;Sinusoidal endothelial cells&lt;/keyword&gt;&lt;keyword&gt;Long-term reconstitution activity&lt;/keyword&gt;&lt;/keywords&gt;&lt;dates&gt;&lt;year&gt;2012&lt;/year&gt;&lt;pub-dates&gt;&lt;date&gt;2012/11/23/&lt;/date&gt;&lt;/pub-dates&gt;&lt;/dates&gt;&lt;isbn&gt;0006-291X&lt;/isbn&gt;&lt;urls&gt;&lt;related-urls&gt;&lt;url&gt;https://www.sciencedirect.com/science/article/pii/S0006291X12020128&lt;/url&gt;&lt;/related-urls&gt;&lt;/urls&gt;&lt;electronic-resource-num&gt;https://doi.org/10.1016/j.bbrc.2012.10.058&lt;/electronic-resource-num&gt;&lt;/record&gt;&lt;/Cite&gt;&lt;/EndNote&gt;</w:instrText>
      </w:r>
      <w:r w:rsidR="00272F9B">
        <w:rPr>
          <w:rFonts w:cstheme="minorHAnsi"/>
        </w:rPr>
        <w:fldChar w:fldCharType="separate"/>
      </w:r>
      <w:r w:rsidR="00272F9B" w:rsidRPr="00272F9B">
        <w:rPr>
          <w:rFonts w:cstheme="minorHAnsi"/>
          <w:noProof/>
          <w:vertAlign w:val="superscript"/>
        </w:rPr>
        <w:t>30</w:t>
      </w:r>
      <w:r w:rsidR="00272F9B">
        <w:rPr>
          <w:rFonts w:cstheme="minorHAnsi"/>
        </w:rPr>
        <w:fldChar w:fldCharType="end"/>
      </w:r>
    </w:p>
    <w:p w14:paraId="55470CF6" w14:textId="6251FFB7" w:rsidR="00B84C62" w:rsidRPr="00CA7411" w:rsidRDefault="00B84C62" w:rsidP="00CA7411">
      <w:pPr>
        <w:spacing w:line="360" w:lineRule="auto"/>
        <w:jc w:val="both"/>
        <w:rPr>
          <w:rFonts w:cstheme="minorHAnsi"/>
        </w:rPr>
      </w:pPr>
      <w:proofErr w:type="spellStart"/>
      <w:r w:rsidRPr="00CA7411">
        <w:rPr>
          <w:rFonts w:cstheme="minorHAnsi"/>
        </w:rPr>
        <w:t>Wnt</w:t>
      </w:r>
      <w:proofErr w:type="spellEnd"/>
      <w:r w:rsidRPr="00CA7411">
        <w:rPr>
          <w:rFonts w:cstheme="minorHAnsi"/>
        </w:rPr>
        <w:t xml:space="preserve"> signaling dynamics in murine fetal and adult HSPCs reveal a transition from </w:t>
      </w:r>
      <w:proofErr w:type="spellStart"/>
      <w:r w:rsidRPr="00CA7411">
        <w:rPr>
          <w:rFonts w:cstheme="minorHAnsi"/>
        </w:rPr>
        <w:t>Wnt</w:t>
      </w:r>
      <w:proofErr w:type="spellEnd"/>
      <w:r w:rsidRPr="00CA7411">
        <w:rPr>
          <w:rFonts w:cstheme="minorHAnsi"/>
        </w:rPr>
        <w:t xml:space="preserve">/β-catenin-dependent signaling in fetal liver HSPCs to predominantly noncanonical </w:t>
      </w:r>
      <w:proofErr w:type="spellStart"/>
      <w:r w:rsidRPr="00CA7411">
        <w:rPr>
          <w:rFonts w:cstheme="minorHAnsi"/>
        </w:rPr>
        <w:t>Wnt</w:t>
      </w:r>
      <w:proofErr w:type="spellEnd"/>
      <w:r w:rsidRPr="00CA7411">
        <w:rPr>
          <w:rFonts w:cstheme="minorHAnsi"/>
        </w:rPr>
        <w:t>/polarity signaling in adult HSPCs, with β-catenin selectively essential for fetal HSPC competitiveness post-transplant and conferring protecti</w:t>
      </w:r>
      <w:r w:rsidR="004C0AE9">
        <w:rPr>
          <w:rFonts w:cstheme="minorHAnsi"/>
        </w:rPr>
        <w:t>on against oxidative stress.</w:t>
      </w:r>
      <w:r w:rsidR="00272F9B">
        <w:rPr>
          <w:rFonts w:cstheme="minorHAnsi"/>
        </w:rPr>
        <w:fldChar w:fldCharType="begin"/>
      </w:r>
      <w:r w:rsidR="00272F9B">
        <w:rPr>
          <w:rFonts w:cstheme="minorHAnsi"/>
        </w:rPr>
        <w:instrText xml:space="preserve"> ADDIN EN.CITE &lt;EndNote&gt;&lt;Cite&gt;&lt;Author&gt;Kwarteng&lt;/Author&gt;&lt;Year&gt;2018&lt;/Year&gt;&lt;RecNum&gt;44&lt;/RecNum&gt;&lt;DisplayText&gt;&lt;style face="superscript"&gt;31&lt;/style&gt;&lt;/DisplayText&gt;&lt;record&gt;&lt;rec-number&gt;44&lt;/rec-number&gt;&lt;foreign-keys&gt;&lt;key app="EN" db-id="z00fp9eta5edeweepazvtzaj5w00pdw9ttwp" timestamp="1713013338"&gt;44&lt;/key&gt;&lt;/foreign-keys&gt;&lt;ref-type name="Journal Article"&gt;17&lt;/ref-type&gt;&lt;contributors&gt;&lt;authors&gt;&lt;author&gt;Kwarteng, Edward O.&lt;/author&gt;&lt;author&gt;Hétu-Arbour, Roxann&lt;/author&gt;&lt;author&gt;Heinonen, Krista M.&lt;/author&gt;&lt;/authors&gt;&lt;/contributors&gt;&lt;titles&gt;&lt;title&gt;Frontline Science: Wnt/β-catenin pathway promotes early engraftment of fetal hematopoietic stem/progenitor cells&lt;/title&gt;&lt;secondary-title&gt;Journal of Leukocyte Biology&lt;/secondary-title&gt;&lt;/titles&gt;&lt;periodical&gt;&lt;full-title&gt;Journal of Leukocyte Biology&lt;/full-title&gt;&lt;/periodical&gt;&lt;pages&gt;381-393&lt;/pages&gt;&lt;volume&gt;103&lt;/volume&gt;&lt;number&gt;3&lt;/number&gt;&lt;dates&gt;&lt;year&gt;2018&lt;/year&gt;&lt;/dates&gt;&lt;isbn&gt;0741-5400&lt;/isbn&gt;&lt;urls&gt;&lt;related-urls&gt;&lt;url&gt;https://doi.org/10.1002/JLB.1HI0917-373R&lt;/url&gt;&lt;/related-urls&gt;&lt;/urls&gt;&lt;electronic-resource-num&gt;10.1002/JLB.1HI0917-373R&lt;/electronic-resource-num&gt;&lt;access-date&gt;4/13/2024&lt;/access-date&gt;&lt;/record&gt;&lt;/Cite&gt;&lt;/EndNote&gt;</w:instrText>
      </w:r>
      <w:r w:rsidR="00272F9B">
        <w:rPr>
          <w:rFonts w:cstheme="minorHAnsi"/>
        </w:rPr>
        <w:fldChar w:fldCharType="separate"/>
      </w:r>
      <w:r w:rsidR="00272F9B" w:rsidRPr="00272F9B">
        <w:rPr>
          <w:rFonts w:cstheme="minorHAnsi"/>
          <w:noProof/>
          <w:vertAlign w:val="superscript"/>
        </w:rPr>
        <w:t>31</w:t>
      </w:r>
      <w:r w:rsidR="00272F9B">
        <w:rPr>
          <w:rFonts w:cstheme="minorHAnsi"/>
        </w:rPr>
        <w:fldChar w:fldCharType="end"/>
      </w:r>
    </w:p>
    <w:p w14:paraId="2273E361" w14:textId="771FC539" w:rsidR="000B0137" w:rsidRPr="00CA7411" w:rsidRDefault="000B0137" w:rsidP="00CA7411">
      <w:pPr>
        <w:spacing w:line="360" w:lineRule="auto"/>
        <w:jc w:val="both"/>
        <w:rPr>
          <w:rFonts w:cstheme="minorHAnsi"/>
        </w:rPr>
      </w:pPr>
      <w:r w:rsidRPr="00CA7411">
        <w:rPr>
          <w:rFonts w:cstheme="minorHAnsi"/>
        </w:rPr>
        <w:t>The identification of GPI-80 delineates a subset of self-renewing HSCs</w:t>
      </w:r>
      <w:r w:rsidR="00DE75A8" w:rsidRPr="00CA7411">
        <w:rPr>
          <w:rFonts w:cstheme="minorHAnsi"/>
        </w:rPr>
        <w:t xml:space="preserve"> in humans</w:t>
      </w:r>
      <w:r w:rsidRPr="00CA7411">
        <w:rPr>
          <w:rFonts w:cstheme="minorHAnsi"/>
        </w:rPr>
        <w:t xml:space="preserve">, facilitating their tracking across various developmental niches. Molecular examination of GPI-80 HSPCs unveils novel regulatory mechanisms in highly self-renewing fetal HSCs, highlighting their utilization of pathways associated with leukocyte adhesion and migration to </w:t>
      </w:r>
      <w:r w:rsidR="004C0AE9">
        <w:rPr>
          <w:rFonts w:cstheme="minorHAnsi"/>
        </w:rPr>
        <w:t>sustain self-renewal ability.</w:t>
      </w:r>
      <w:r w:rsidR="00272F9B">
        <w:rPr>
          <w:rFonts w:cstheme="minorHAnsi"/>
        </w:rPr>
        <w:fldChar w:fldCharType="begin"/>
      </w:r>
      <w:r w:rsidR="00272F9B">
        <w:rPr>
          <w:rFonts w:cstheme="minorHAnsi"/>
        </w:rPr>
        <w:instrText xml:space="preserve"> ADDIN EN.CITE &lt;EndNote&gt;&lt;Cite&gt;&lt;Author&gt;Prashad&lt;/Author&gt;&lt;Year&gt;2015&lt;/Year&gt;&lt;RecNum&gt;18&lt;/RecNum&gt;&lt;DisplayText&gt;&lt;style face="superscript"&gt;32&lt;/style&gt;&lt;/DisplayText&gt;&lt;record&gt;&lt;rec-number&gt;18&lt;/rec-number&gt;&lt;foreign-keys&gt;&lt;key app="EN" db-id="z00fp9eta5edeweepazvtzaj5w00pdw9ttwp" timestamp="1713013295"&gt;18&lt;/key&gt;&lt;/foreign-keys&gt;&lt;ref-type name="Journal Article"&gt;17&lt;/ref-type&gt;&lt;contributors&gt;&lt;authors&gt;&lt;author&gt;Prashad, Sacha Leandra&lt;/author&gt;&lt;author&gt;Calvanese, Vincenzo&lt;/author&gt;&lt;author&gt;Yao, Catherine Yao&lt;/author&gt;&lt;author&gt;Kaiser, Joshua&lt;/author&gt;&lt;author&gt;Wang, Yanling&lt;/author&gt;&lt;author&gt;Sasidharan, Rajkumar&lt;/author&gt;&lt;author&gt;Crooks, Gay&lt;/author&gt;&lt;author&gt;Magnusson, Mattias&lt;/author&gt;&lt;author&gt;Mikkola, Hanna Katri Annikki&lt;/author&gt;&lt;/authors&gt;&lt;/contributors&gt;&lt;titles&gt;&lt;title&gt;GPI-80 Defines Self-Renewal Ability in Hematopoietic Stem Cells during Human Development&lt;/title&gt;&lt;secondary-title&gt;Cell Stem Cell&lt;/secondary-title&gt;&lt;/titles&gt;&lt;periodical&gt;&lt;full-title&gt;Cell Stem Cell&lt;/full-title&gt;&lt;/periodical&gt;&lt;pages&gt;80-87&lt;/pages&gt;&lt;volume&gt;16&lt;/volume&gt;&lt;number&gt;1&lt;/number&gt;&lt;dates&gt;&lt;year&gt;2015&lt;/year&gt;&lt;pub-dates&gt;&lt;date&gt;2015/01/08/&lt;/date&gt;&lt;/pub-dates&gt;&lt;/dates&gt;&lt;isbn&gt;1934-5909&lt;/isbn&gt;&lt;urls&gt;&lt;related-urls&gt;&lt;url&gt;https://www.sciencedirect.com/science/article/pii/S1934590914005128&lt;/url&gt;&lt;/related-urls&gt;&lt;/urls&gt;&lt;electronic-resource-num&gt;https://doi.org/10.1016/j.stem.2014.10.020&lt;/electronic-resource-num&gt;&lt;/record&gt;&lt;/Cite&gt;&lt;/EndNote&gt;</w:instrText>
      </w:r>
      <w:r w:rsidR="00272F9B">
        <w:rPr>
          <w:rFonts w:cstheme="minorHAnsi"/>
        </w:rPr>
        <w:fldChar w:fldCharType="separate"/>
      </w:r>
      <w:r w:rsidR="00272F9B" w:rsidRPr="00272F9B">
        <w:rPr>
          <w:rFonts w:cstheme="minorHAnsi"/>
          <w:noProof/>
          <w:vertAlign w:val="superscript"/>
        </w:rPr>
        <w:t>32</w:t>
      </w:r>
      <w:r w:rsidR="00272F9B">
        <w:rPr>
          <w:rFonts w:cstheme="minorHAnsi"/>
        </w:rPr>
        <w:fldChar w:fldCharType="end"/>
      </w:r>
    </w:p>
    <w:p w14:paraId="3905E500" w14:textId="3126C422" w:rsidR="00DE75A8" w:rsidRPr="00CA7411" w:rsidRDefault="00DE75A8" w:rsidP="00CA7411">
      <w:pPr>
        <w:spacing w:line="360" w:lineRule="auto"/>
        <w:jc w:val="both"/>
        <w:rPr>
          <w:rFonts w:cstheme="minorHAnsi"/>
        </w:rPr>
      </w:pPr>
      <w:r w:rsidRPr="00CA7411">
        <w:rPr>
          <w:rFonts w:cstheme="minorHAnsi"/>
        </w:rPr>
        <w:t>Deletion of Notch1 TAD compromised purified FL HSC function in competitive reconstitution assays, revealing intrinsic reconstitution defects inherent to FL</w:t>
      </w:r>
      <w:r w:rsidR="004C0AE9">
        <w:rPr>
          <w:rFonts w:cstheme="minorHAnsi"/>
        </w:rPr>
        <w:t xml:space="preserve"> HSCs with the ΔTAD mutation.</w:t>
      </w:r>
      <w:r w:rsidR="00272F9B">
        <w:rPr>
          <w:rFonts w:cstheme="minorHAnsi"/>
        </w:rPr>
        <w:fldChar w:fldCharType="begin"/>
      </w:r>
      <w:r w:rsidR="00272F9B">
        <w:rPr>
          <w:rFonts w:cstheme="minorHAnsi"/>
        </w:rPr>
        <w:instrText xml:space="preserve"> ADDIN EN.CITE &lt;EndNote&gt;&lt;Cite&gt;&lt;Author&gt;Gerhardt&lt;/Author&gt;&lt;Year&gt;2014&lt;/Year&gt;&lt;RecNum&gt;43&lt;/RecNum&gt;&lt;DisplayText&gt;&lt;style face="superscript"&gt;33&lt;/style&gt;&lt;/DisplayText&gt;&lt;record&gt;&lt;rec-number&gt;43&lt;/rec-number&gt;&lt;foreign-keys&gt;&lt;key app="EN" db-id="z00fp9eta5edeweepazvtzaj5w00pdw9ttwp" timestamp="1713013336"&gt;43&lt;/key&gt;&lt;/foreign-keys&gt;&lt;ref-type name="Journal Article"&gt;17&lt;/ref-type&gt;&lt;contributors&gt;&lt;authors&gt;&lt;author&gt;Gerhardt, Dawson&lt;/author&gt;&lt;author&gt;Pajcini, Kostandin&lt;/author&gt;&lt;author&gt;D&amp;apos;Altri, Teresa&lt;/author&gt;&lt;author&gt;Tu, Lili&lt;/author&gt;&lt;author&gt;Jain, Rajan&lt;/author&gt;&lt;author&gt;Xu, Lanwei&lt;/author&gt;&lt;author&gt;Chen, Michael&lt;/author&gt;&lt;author&gt;Rentschler, Stacey&lt;/author&gt;&lt;author&gt;Shestova, Olga&lt;/author&gt;&lt;author&gt;Wertheim, Gerald&lt;/author&gt;&lt;author&gt;Tobias, John&lt;/author&gt;&lt;author&gt;Kluk, Michael&lt;/author&gt;&lt;author&gt;Wood, Antony&lt;/author&gt;&lt;author&gt;Aster, Jon&lt;/author&gt;&lt;author&gt;Gimotty, Phyllis&lt;/author&gt;&lt;author&gt;Epstein, Jonathan&lt;/author&gt;&lt;author&gt;Speck, Nancy&lt;/author&gt;&lt;author&gt;Bigas, Anna&lt;/author&gt;&lt;author&gt;Pear, Warren&lt;/author&gt;&lt;/authors&gt;&lt;/contributors&gt;&lt;titles&gt;&lt;title&gt;The Notch1 transcriptional activation domain is required for development and reveals a novel role for Notch1 signaling in fetal hematopoietic stem cells&lt;/title&gt;&lt;secondary-title&gt;Genes &amp;amp; development&lt;/secondary-title&gt;&lt;/titles&gt;&lt;periodical&gt;&lt;full-title&gt;Genes &amp;amp; development&lt;/full-title&gt;&lt;/periodical&gt;&lt;pages&gt;576-93&lt;/pages&gt;&lt;volume&gt;28&lt;/volume&gt;&lt;dates&gt;&lt;year&gt;2014&lt;/year&gt;&lt;pub-dates&gt;&lt;date&gt;03/15&lt;/date&gt;&lt;/pub-dates&gt;&lt;/dates&gt;&lt;urls&gt;&lt;/urls&gt;&lt;electronic-resource-num&gt;10.1101/gad.227496.113&lt;/electronic-resource-num&gt;&lt;/record&gt;&lt;/Cite&gt;&lt;/EndNote&gt;</w:instrText>
      </w:r>
      <w:r w:rsidR="00272F9B">
        <w:rPr>
          <w:rFonts w:cstheme="minorHAnsi"/>
        </w:rPr>
        <w:fldChar w:fldCharType="separate"/>
      </w:r>
      <w:r w:rsidR="00272F9B" w:rsidRPr="00272F9B">
        <w:rPr>
          <w:rFonts w:cstheme="minorHAnsi"/>
          <w:noProof/>
          <w:vertAlign w:val="superscript"/>
        </w:rPr>
        <w:t>33</w:t>
      </w:r>
      <w:r w:rsidR="00272F9B">
        <w:rPr>
          <w:rFonts w:cstheme="minorHAnsi"/>
        </w:rPr>
        <w:fldChar w:fldCharType="end"/>
      </w:r>
    </w:p>
    <w:p w14:paraId="2E8A19BD" w14:textId="341FCC8A" w:rsidR="002B0308" w:rsidRPr="00CA7411" w:rsidRDefault="002B0308" w:rsidP="00CA7411">
      <w:pPr>
        <w:spacing w:line="360" w:lineRule="auto"/>
        <w:jc w:val="both"/>
        <w:rPr>
          <w:rFonts w:cstheme="minorHAnsi"/>
        </w:rPr>
      </w:pPr>
      <w:r w:rsidRPr="00CA7411">
        <w:rPr>
          <w:rFonts w:cstheme="minorHAnsi"/>
        </w:rPr>
        <w:lastRenderedPageBreak/>
        <w:t>Optimal Notch signaling balance is crucial for fetal liver HSC maintenance; Bloc1s2 depletion results in heightened Notch signaling, increasing the frequency yet weakening the self-renewal capacity of FL HSCs.</w:t>
      </w:r>
      <w:r w:rsidR="00272F9B">
        <w:rPr>
          <w:rFonts w:cstheme="minorHAnsi"/>
          <w:color w:val="1F1F1F"/>
        </w:rPr>
        <w:fldChar w:fldCharType="begin"/>
      </w:r>
      <w:r w:rsidR="00272F9B">
        <w:rPr>
          <w:rFonts w:cstheme="minorHAnsi"/>
          <w:color w:val="1F1F1F"/>
        </w:rPr>
        <w:instrText xml:space="preserve"> ADDIN EN.CITE &lt;EndNote&gt;&lt;Cite&gt;&lt;Author&gt;He&lt;/Author&gt;&lt;Year&gt;2017&lt;/Year&gt;&lt;RecNum&gt;47&lt;/RecNum&gt;&lt;DisplayText&gt;&lt;style face="superscript"&gt;34&lt;/style&gt;&lt;/DisplayText&gt;&lt;record&gt;&lt;rec-number&gt;47&lt;/rec-number&gt;&lt;foreign-keys&gt;&lt;key app="EN" db-id="z00fp9eta5edeweepazvtzaj5w00pdw9ttwp" timestamp="1713013341"&gt;47&lt;/key&gt;&lt;/foreign-keys&gt;&lt;ref-type name="Journal Article"&gt;17&lt;/ref-type&gt;&lt;contributors&gt;&lt;authors&gt;&lt;author&gt;He, Qiuping&lt;/author&gt;&lt;author&gt;Gao, Suwei&lt;/author&gt;&lt;author&gt;Lv, Junhua&lt;/author&gt;&lt;author&gt;Li, Wei&lt;/author&gt;&lt;author&gt;Liu, Feng&lt;/author&gt;&lt;/authors&gt;&lt;/contributors&gt;&lt;titles&gt;&lt;title&gt;BLOS2 maintains hematopoietic stem cells in the fetal liver via repressing Notch signaling&lt;/title&gt;&lt;secondary-title&gt;Experimental Hematology&lt;/secondary-title&gt;&lt;/titles&gt;&lt;periodical&gt;&lt;full-title&gt;Experimental Hematology&lt;/full-title&gt;&lt;/periodical&gt;&lt;pages&gt;1-6.e2&lt;/pages&gt;&lt;volume&gt;51&lt;/volume&gt;&lt;dates&gt;&lt;year&gt;2017&lt;/year&gt;&lt;pub-dates&gt;&lt;date&gt;2017/07/01/&lt;/date&gt;&lt;/pub-dates&gt;&lt;/dates&gt;&lt;isbn&gt;0301-472X&lt;/isbn&gt;&lt;urls&gt;&lt;related-urls&gt;&lt;url&gt;https://www.sciencedirect.com/science/article/pii/S0301472X17301224&lt;/url&gt;&lt;/related-urls&gt;&lt;/urls&gt;&lt;electronic-resource-num&gt;https://doi.org/10.1016/j.exphem.2017.03.002&lt;/electronic-resource-num&gt;&lt;/record&gt;&lt;/Cite&gt;&lt;/EndNote&gt;</w:instrText>
      </w:r>
      <w:r w:rsidR="00272F9B">
        <w:rPr>
          <w:rFonts w:cstheme="minorHAnsi"/>
          <w:color w:val="1F1F1F"/>
        </w:rPr>
        <w:fldChar w:fldCharType="separate"/>
      </w:r>
      <w:r w:rsidR="00272F9B" w:rsidRPr="00272F9B">
        <w:rPr>
          <w:rFonts w:cstheme="minorHAnsi"/>
          <w:noProof/>
          <w:color w:val="1F1F1F"/>
          <w:vertAlign w:val="superscript"/>
        </w:rPr>
        <w:t>34</w:t>
      </w:r>
      <w:r w:rsidR="00272F9B">
        <w:rPr>
          <w:rFonts w:cstheme="minorHAnsi"/>
          <w:color w:val="1F1F1F"/>
        </w:rPr>
        <w:fldChar w:fldCharType="end"/>
      </w:r>
    </w:p>
    <w:p w14:paraId="42491EBE" w14:textId="2A5A107C" w:rsidR="00CC72B9" w:rsidRPr="00CA7411" w:rsidRDefault="00E36F4B" w:rsidP="00CA7411">
      <w:pPr>
        <w:spacing w:line="360" w:lineRule="auto"/>
        <w:jc w:val="both"/>
        <w:rPr>
          <w:rFonts w:cstheme="minorHAnsi"/>
        </w:rPr>
      </w:pPr>
      <w:r w:rsidRPr="00CA7411">
        <w:rPr>
          <w:rFonts w:cstheme="minorHAnsi"/>
        </w:rPr>
        <w:t>ATF4 enhances Angptl3 expression in niche cells, crucial for expanding and maintaining functional HSCs duri</w:t>
      </w:r>
      <w:r w:rsidR="004C0AE9">
        <w:rPr>
          <w:rFonts w:cstheme="minorHAnsi"/>
        </w:rPr>
        <w:t>ng fetal liver hematopoiesis.</w:t>
      </w:r>
      <w:r w:rsidR="00272F9B">
        <w:rPr>
          <w:rFonts w:cstheme="minorHAnsi"/>
        </w:rPr>
        <w:fldChar w:fldCharType="begin"/>
      </w:r>
      <w:r w:rsidR="00272F9B">
        <w:rPr>
          <w:rFonts w:cstheme="minorHAnsi"/>
        </w:rPr>
        <w:instrText xml:space="preserve"> ADDIN EN.CITE &lt;EndNote&gt;&lt;Cite&gt;&lt;Author&gt;Zhao&lt;/Author&gt;&lt;Year&gt;2015&lt;/Year&gt;&lt;RecNum&gt;46&lt;/RecNum&gt;&lt;DisplayText&gt;&lt;style face="superscript"&gt;35&lt;/style&gt;&lt;/DisplayText&gt;&lt;record&gt;&lt;rec-number&gt;46&lt;/rec-number&gt;&lt;foreign-keys&gt;&lt;key app="EN" db-id="z00fp9eta5edeweepazvtzaj5w00pdw9ttwp" timestamp="1713013340"&gt;46&lt;/key&gt;&lt;/foreign-keys&gt;&lt;ref-type name="Journal Article"&gt;17&lt;/ref-type&gt;&lt;contributors&gt;&lt;authors&gt;&lt;author&gt;Zhao, Yunze&lt;/author&gt;&lt;author&gt;Zhou, Jie&lt;/author&gt;&lt;author&gt;Liu, Dan&lt;/author&gt;&lt;author&gt;Dong, Fang&lt;/author&gt;&lt;author&gt;Cheng, Hui&lt;/author&gt;&lt;author&gt;Wang, Weili&lt;/author&gt;&lt;author&gt;Pang, Yakun&lt;/author&gt;&lt;author&gt;Wang, Yajie&lt;/author&gt;&lt;author&gt;Mu, Xiaohuan&lt;/author&gt;&lt;author&gt;Ni, Yanli&lt;/author&gt;&lt;author&gt;Li, Zhuan&lt;/author&gt;&lt;author&gt;Xu, Huiyu&lt;/author&gt;&lt;author&gt;Hao, Sha&lt;/author&gt;&lt;author&gt;Wang, Xiaochen&lt;/author&gt;&lt;author&gt;Ma, Shihui&lt;/author&gt;&lt;author&gt;Wang, Qian-fei&lt;/author&gt;&lt;author&gt;Xiao, Guozhi&lt;/author&gt;&lt;author&gt;Yuan, Weiping&lt;/author&gt;&lt;author&gt;Liu, Bing&lt;/author&gt;&lt;author&gt;Cheng, Tao&lt;/author&gt;&lt;/authors&gt;&lt;/contributors&gt;&lt;titles&gt;&lt;title&gt;ATF4 plays a pivotal role in the development of functional hematopoietic stem cells in mouse fetal liver&lt;/title&gt;&lt;secondary-title&gt;Blood&lt;/secondary-title&gt;&lt;/titles&gt;&lt;periodical&gt;&lt;full-title&gt;Blood&lt;/full-title&gt;&lt;/periodical&gt;&lt;pages&gt;2383-2391&lt;/pages&gt;&lt;volume&gt;126&lt;/volume&gt;&lt;number&gt;21&lt;/number&gt;&lt;dates&gt;&lt;year&gt;2015&lt;/year&gt;&lt;/dates&gt;&lt;isbn&gt;0006-4971&lt;/isbn&gt;&lt;urls&gt;&lt;related-urls&gt;&lt;url&gt;https://doi.org/10.1182/blood-2015-03-633354&lt;/url&gt;&lt;/related-urls&gt;&lt;/urls&gt;&lt;electronic-resource-num&gt;10.1182/blood-2015-03-633354&lt;/electronic-resource-num&gt;&lt;access-date&gt;4/13/2024&lt;/access-date&gt;&lt;/record&gt;&lt;/Cite&gt;&lt;/EndNote&gt;</w:instrText>
      </w:r>
      <w:r w:rsidR="00272F9B">
        <w:rPr>
          <w:rFonts w:cstheme="minorHAnsi"/>
        </w:rPr>
        <w:fldChar w:fldCharType="separate"/>
      </w:r>
      <w:r w:rsidR="00272F9B" w:rsidRPr="00272F9B">
        <w:rPr>
          <w:rFonts w:cstheme="minorHAnsi"/>
          <w:noProof/>
          <w:vertAlign w:val="superscript"/>
        </w:rPr>
        <w:t>35</w:t>
      </w:r>
      <w:r w:rsidR="00272F9B">
        <w:rPr>
          <w:rFonts w:cstheme="minorHAnsi"/>
        </w:rPr>
        <w:fldChar w:fldCharType="end"/>
      </w:r>
    </w:p>
    <w:p w14:paraId="14D649DC" w14:textId="77777777" w:rsidR="003D5153" w:rsidRPr="00CA7411" w:rsidRDefault="003D5153" w:rsidP="00CA7411">
      <w:pPr>
        <w:spacing w:line="360" w:lineRule="auto"/>
        <w:jc w:val="both"/>
        <w:rPr>
          <w:rFonts w:cstheme="minorHAnsi"/>
          <w:color w:val="FF0000"/>
        </w:rPr>
      </w:pPr>
      <w:r w:rsidRPr="00CA7411">
        <w:rPr>
          <w:rFonts w:cstheme="minorHAnsi"/>
          <w:color w:val="FF0000"/>
        </w:rPr>
        <w:t xml:space="preserve">Extrinsic mechanism for FL HSC: </w:t>
      </w:r>
    </w:p>
    <w:p w14:paraId="1C94CC95" w14:textId="33E456F0" w:rsidR="00A44106" w:rsidRPr="00CA7411" w:rsidRDefault="00A44106" w:rsidP="00CA7411">
      <w:pPr>
        <w:spacing w:line="360" w:lineRule="auto"/>
        <w:jc w:val="both"/>
        <w:rPr>
          <w:rFonts w:cstheme="minorHAnsi"/>
        </w:rPr>
      </w:pPr>
      <w:r w:rsidRPr="00CA7411">
        <w:rPr>
          <w:rFonts w:cstheme="minorHAnsi"/>
        </w:rPr>
        <w:t xml:space="preserve">The significance of niche-derived antioxidant systems </w:t>
      </w:r>
      <w:r w:rsidR="004C0AE9">
        <w:rPr>
          <w:rFonts w:cstheme="minorHAnsi"/>
        </w:rPr>
        <w:t xml:space="preserve">in reducing oxidative stress </w:t>
      </w:r>
      <w:r w:rsidR="00272F9B">
        <w:rPr>
          <w:rFonts w:cstheme="minorHAnsi"/>
        </w:rPr>
        <w:fldChar w:fldCharType="begin"/>
      </w:r>
      <w:r w:rsidR="00272F9B">
        <w:rPr>
          <w:rFonts w:cstheme="minorHAnsi"/>
        </w:rPr>
        <w:instrText xml:space="preserve"> ADDIN EN.CITE &lt;EndNote&gt;&lt;Cite&gt;&lt;Author&gt;Cacialli&lt;/Author&gt;&lt;Year&gt;2021&lt;/Year&gt;&lt;RecNum&gt;11&lt;/RecNum&gt;&lt;DisplayText&gt;&lt;style face="superscript"&gt;15&lt;/style&gt;&lt;/DisplayText&gt;&lt;record&gt;&lt;rec-number&gt;11&lt;/rec-number&gt;&lt;foreign-keys&gt;&lt;key app="EN" db-id="z00fp9eta5edeweepazvtzaj5w00pdw9ttwp" timestamp="1713013287"&gt;11&lt;/key&gt;&lt;/foreign-keys&gt;&lt;ref-type name="Journal Article"&gt;17&lt;/ref-type&gt;&lt;contributors&gt;&lt;authors&gt;&lt;author&gt;Cacialli, Pietro&lt;/author&gt;&lt;author&gt;Mahony, Christopher B.&lt;/author&gt;&lt;author&gt;Petzold, Tim&lt;/author&gt;&lt;author&gt;Bordignon, Patrizia&lt;/author&gt;&lt;author&gt;Rougemont, Anne-Laure&lt;/author&gt;&lt;author&gt;Bertrand, Julien Y.&lt;/author&gt;&lt;/authors&gt;&lt;/contributors&gt;&lt;titles&gt;&lt;title&gt;A connexin/ifi30 pathway bridges HSCs with their niche to dampen oxidative stress&lt;/title&gt;&lt;secondary-title&gt;Nature Communications&lt;/secondary-title&gt;&lt;/titles&gt;&lt;periodical&gt;&lt;full-title&gt;Nature Communications&lt;/full-title&gt;&lt;/periodical&gt;&lt;pages&gt;4484&lt;/pages&gt;&lt;volume&gt;12&lt;/volume&gt;&lt;number&gt;1&lt;/number&gt;&lt;dates&gt;&lt;year&gt;2021&lt;/year&gt;&lt;pub-dates&gt;&lt;date&gt;2021/07/23&lt;/date&gt;&lt;/pub-dates&gt;&lt;/dates&gt;&lt;isbn&gt;2041-1723&lt;/isbn&gt;&lt;urls&gt;&lt;related-urls&gt;&lt;url&gt;https://doi.org/10.1038/s41467-021-24831-0&lt;/url&gt;&lt;/related-urls&gt;&lt;/urls&gt;&lt;electronic-resource-num&gt;10.1038/s41467-021-24831-0&lt;/electronic-resource-num&gt;&lt;/record&gt;&lt;/Cite&gt;&lt;/EndNote&gt;</w:instrText>
      </w:r>
      <w:r w:rsidR="00272F9B">
        <w:rPr>
          <w:rFonts w:cstheme="minorHAnsi"/>
        </w:rPr>
        <w:fldChar w:fldCharType="separate"/>
      </w:r>
      <w:r w:rsidR="00272F9B" w:rsidRPr="00272F9B">
        <w:rPr>
          <w:rFonts w:cstheme="minorHAnsi"/>
          <w:noProof/>
          <w:vertAlign w:val="superscript"/>
        </w:rPr>
        <w:t>15</w:t>
      </w:r>
      <w:r w:rsidR="00272F9B">
        <w:rPr>
          <w:rFonts w:cstheme="minorHAnsi"/>
        </w:rPr>
        <w:fldChar w:fldCharType="end"/>
      </w:r>
      <w:r w:rsidRPr="00CA7411">
        <w:rPr>
          <w:rFonts w:cstheme="minorHAnsi"/>
        </w:rPr>
        <w:t>, alongside the role of exogenous bile acids in mitigating</w:t>
      </w:r>
      <w:r w:rsidR="004C0AE9">
        <w:rPr>
          <w:rFonts w:cstheme="minorHAnsi"/>
        </w:rPr>
        <w:t xml:space="preserve"> endoplasmic reticulum stress </w:t>
      </w:r>
      <w:r w:rsidR="00272F9B">
        <w:rPr>
          <w:rFonts w:cstheme="minorHAnsi"/>
        </w:rPr>
        <w:fldChar w:fldCharType="begin"/>
      </w:r>
      <w:r w:rsidR="00272F9B">
        <w:rPr>
          <w:rFonts w:cstheme="minorHAnsi"/>
        </w:rPr>
        <w:instrText xml:space="preserve"> ADDIN EN.CITE &lt;EndNote&gt;&lt;Cite&gt;&lt;Author&gt;Sigurdsson&lt;/Author&gt;&lt;Year&gt;2016&lt;/Year&gt;&lt;RecNum&gt;12&lt;/RecNum&gt;&lt;DisplayText&gt;&lt;style face="superscript"&gt;36&lt;/style&gt;&lt;/DisplayText&gt;&lt;record&gt;&lt;rec-number&gt;12&lt;/rec-number&gt;&lt;foreign-keys&gt;&lt;key app="EN" db-id="z00fp9eta5edeweepazvtzaj5w00pdw9ttwp" timestamp="1713013288"&gt;12&lt;/key&gt;&lt;/foreign-keys&gt;&lt;ref-type name="Journal Article"&gt;17&lt;/ref-type&gt;&lt;contributors&gt;&lt;authors&gt;&lt;author&gt;Sigurdsson, Valgardur&lt;/author&gt;&lt;author&gt;Takei, Hajime&lt;/author&gt;&lt;author&gt;Soboleva, Svetlana&lt;/author&gt;&lt;author&gt;Radulovic, Visnja&lt;/author&gt;&lt;author&gt;Galeev, Roman&lt;/author&gt;&lt;author&gt;Siva, Kavitha&lt;/author&gt;&lt;author&gt;Leeb-Lundberg, L. M.  Fredrik&lt;/author&gt;&lt;author&gt;Iida, Takashi&lt;/author&gt;&lt;author&gt;Nittono, Hiroshi&lt;/author&gt;&lt;author&gt;Miharada, Kenichi&lt;/author&gt;&lt;/authors&gt;&lt;/contributors&gt;&lt;titles&gt;&lt;title&gt;Bile Acids Protect Expanding Hematopoietic Stem Cells from Unfolded Protein Stress in Fetal Liver&lt;/title&gt;&lt;secondary-title&gt;Cell Stem Cell&lt;/secondary-title&gt;&lt;/titles&gt;&lt;periodical&gt;&lt;full-title&gt;Cell Stem Cell&lt;/full-title&gt;&lt;/periodical&gt;&lt;pages&gt;522-532&lt;/pages&gt;&lt;volume&gt;18&lt;/volume&gt;&lt;number&gt;4&lt;/number&gt;&lt;dates&gt;&lt;year&gt;2016&lt;/year&gt;&lt;pub-dates&gt;&lt;date&gt;2016/04/07/&lt;/date&gt;&lt;/pub-dates&gt;&lt;/dates&gt;&lt;isbn&gt;1934-5909&lt;/isbn&gt;&lt;urls&gt;&lt;related-urls&gt;&lt;url&gt;https://www.sciencedirect.com/science/article/pii/S1934590916000035&lt;/url&gt;&lt;/related-urls&gt;&lt;/urls&gt;&lt;electronic-resource-num&gt;https://doi.org/10.1016/j.stem.2016.01.002&lt;/electronic-resource-num&gt;&lt;/record&gt;&lt;/Cite&gt;&lt;/EndNote&gt;</w:instrText>
      </w:r>
      <w:r w:rsidR="00272F9B">
        <w:rPr>
          <w:rFonts w:cstheme="minorHAnsi"/>
        </w:rPr>
        <w:fldChar w:fldCharType="separate"/>
      </w:r>
      <w:r w:rsidR="00272F9B" w:rsidRPr="00272F9B">
        <w:rPr>
          <w:rFonts w:cstheme="minorHAnsi"/>
          <w:noProof/>
          <w:vertAlign w:val="superscript"/>
        </w:rPr>
        <w:t>36</w:t>
      </w:r>
      <w:r w:rsidR="00272F9B">
        <w:rPr>
          <w:rFonts w:cstheme="minorHAnsi"/>
        </w:rPr>
        <w:fldChar w:fldCharType="end"/>
      </w:r>
      <w:r w:rsidRPr="00CA7411">
        <w:rPr>
          <w:rFonts w:cstheme="minorHAnsi"/>
        </w:rPr>
        <w:t>, both contributing to the protection of self-renewing hematopoietic stem cells (HSCs) during their regulated expansion within the fetal liver (FL) niche.</w:t>
      </w:r>
    </w:p>
    <w:p w14:paraId="51BB2DBB" w14:textId="223019CA" w:rsidR="003D5153" w:rsidRPr="004C0AE9" w:rsidRDefault="00A44106" w:rsidP="00CA7411">
      <w:pPr>
        <w:spacing w:line="360" w:lineRule="auto"/>
        <w:jc w:val="both"/>
        <w:rPr>
          <w:rFonts w:cstheme="minorHAnsi"/>
        </w:rPr>
      </w:pPr>
      <w:r w:rsidRPr="00CA7411">
        <w:rPr>
          <w:rFonts w:cstheme="minorHAnsi"/>
        </w:rPr>
        <w:t>Our recent findings demonstrate that integrin signaling modulates HSC proliferation across developmental stage</w:t>
      </w:r>
      <w:r w:rsidR="004C0AE9">
        <w:rPr>
          <w:rFonts w:cstheme="minorHAnsi"/>
        </w:rPr>
        <w:t>s, including the fetal liver.</w:t>
      </w:r>
      <w:r w:rsidR="00272F9B">
        <w:rPr>
          <w:rFonts w:cstheme="minorHAnsi"/>
        </w:rPr>
        <w:fldChar w:fldCharType="begin"/>
      </w:r>
      <w:r w:rsidR="00272F9B">
        <w:rPr>
          <w:rFonts w:cstheme="minorHAnsi"/>
        </w:rPr>
        <w:instrText xml:space="preserve"> ADDIN EN.CITE &lt;EndNote&gt;&lt;Cite&gt;&lt;Author&gt;Biswas&lt;/Author&gt;&lt;Year&gt;2020&lt;/Year&gt;&lt;RecNum&gt;14&lt;/RecNum&gt;&lt;DisplayText&gt;&lt;style face="superscript"&gt;37&lt;/style&gt;&lt;/DisplayText&gt;&lt;record&gt;&lt;rec-number&gt;14&lt;/rec-number&gt;&lt;foreign-keys&gt;&lt;key app="EN" db-id="z00fp9eta5edeweepazvtzaj5w00pdw9ttwp" timestamp="1713013290"&gt;14&lt;/key&gt;&lt;/foreign-keys&gt;&lt;ref-type name="Journal Article"&gt;17&lt;/ref-type&gt;&lt;contributors&gt;&lt;authors&gt;&lt;author&gt;Biswas, Atreyi&lt;/author&gt;&lt;author&gt;Roy, Irene M.&lt;/author&gt;&lt;author&gt;Babu, Prathibha C.&lt;/author&gt;&lt;author&gt;Manesia, Javed&lt;/author&gt;&lt;author&gt;Schouteden, Sarah&lt;/author&gt;&lt;author&gt;Vijayakurup, Vinod&lt;/author&gt;&lt;author&gt;Anto, Ruby John&lt;/author&gt;&lt;author&gt;Huelsken, Joerg&lt;/author&gt;&lt;author&gt;Lacy-Hulbert, Adam&lt;/author&gt;&lt;author&gt;Verfaillie, Catherine M.&lt;/author&gt;&lt;author&gt;Khurana, Satish&lt;/author&gt;&lt;/authors&gt;&lt;/contributors&gt;&lt;titles&gt;&lt;title&gt;The Periostin/Integrin-αv Axis Regulates the Size of Hematopoietic Stem Cell Pool in the Fetal Liver&lt;/title&gt;&lt;secondary-title&gt;Stem Cell Reports&lt;/secondary-title&gt;&lt;/titles&gt;&lt;periodical&gt;&lt;full-title&gt;Stem Cell Reports&lt;/full-title&gt;&lt;/periodical&gt;&lt;pages&gt;340-357&lt;/pages&gt;&lt;volume&gt;15&lt;/volume&gt;&lt;number&gt;2&lt;/number&gt;&lt;keywords&gt;&lt;keyword&gt;hematopoietic stem cells&lt;/keyword&gt;&lt;keyword&gt;POSTN-ITGAV interaction&lt;/keyword&gt;&lt;keyword&gt;fetal liver&lt;/keyword&gt;&lt;keyword&gt;DNA damage responses&lt;/keyword&gt;&lt;keyword&gt;outside-in integrin signaling&lt;/keyword&gt;&lt;keyword&gt;fetal liver niche&lt;/keyword&gt;&lt;/keywords&gt;&lt;dates&gt;&lt;year&gt;2020&lt;/year&gt;&lt;pub-dates&gt;&lt;date&gt;2020/08/11/&lt;/date&gt;&lt;/pub-dates&gt;&lt;/dates&gt;&lt;isbn&gt;2213-6711&lt;/isbn&gt;&lt;urls&gt;&lt;related-urls&gt;&lt;url&gt;https://www.sciencedirect.com/science/article/pii/S2213671120302435&lt;/url&gt;&lt;/related-urls&gt;&lt;/urls&gt;&lt;electronic-resource-num&gt;https://doi.org/10.1016/j.stemcr.2020.06.022&lt;/electronic-resource-num&gt;&lt;/record&gt;&lt;/Cite&gt;&lt;/EndNote&gt;</w:instrText>
      </w:r>
      <w:r w:rsidR="00272F9B">
        <w:rPr>
          <w:rFonts w:cstheme="minorHAnsi"/>
        </w:rPr>
        <w:fldChar w:fldCharType="separate"/>
      </w:r>
      <w:r w:rsidR="00272F9B" w:rsidRPr="00272F9B">
        <w:rPr>
          <w:rFonts w:cstheme="minorHAnsi"/>
          <w:noProof/>
          <w:vertAlign w:val="superscript"/>
        </w:rPr>
        <w:t>37</w:t>
      </w:r>
      <w:r w:rsidR="00272F9B">
        <w:rPr>
          <w:rFonts w:cstheme="minorHAnsi"/>
        </w:rPr>
        <w:fldChar w:fldCharType="end"/>
      </w:r>
    </w:p>
    <w:p w14:paraId="22771199" w14:textId="44DC47CC" w:rsidR="00954C91" w:rsidRPr="00CA7411" w:rsidRDefault="00954C91" w:rsidP="00CA7411">
      <w:pPr>
        <w:spacing w:line="360" w:lineRule="auto"/>
        <w:jc w:val="both"/>
        <w:rPr>
          <w:rFonts w:cstheme="minorHAnsi"/>
          <w:b/>
          <w:bCs/>
          <w:color w:val="FF0000"/>
        </w:rPr>
      </w:pPr>
      <w:r w:rsidRPr="00CA7411">
        <w:rPr>
          <w:rFonts w:cstheme="minorHAnsi"/>
          <w:b/>
          <w:bCs/>
          <w:color w:val="FF0000"/>
        </w:rPr>
        <w:t>Mechanical property of FL niche</w:t>
      </w:r>
    </w:p>
    <w:p w14:paraId="53145BBB" w14:textId="0E6BAD64" w:rsidR="00954C91" w:rsidRPr="00CA7411" w:rsidRDefault="00954C91" w:rsidP="00CA7411">
      <w:pPr>
        <w:spacing w:line="360" w:lineRule="auto"/>
        <w:jc w:val="both"/>
        <w:rPr>
          <w:rFonts w:cstheme="minorHAnsi"/>
        </w:rPr>
      </w:pPr>
      <w:r w:rsidRPr="00CA7411">
        <w:rPr>
          <w:rFonts w:cstheme="minorHAnsi"/>
        </w:rPr>
        <w:t>The fetal liver niche offers not just cytokines but also unique mechanical properties conducive to HSC expansion, distinguishing it from the adult BM niche, although most resea</w:t>
      </w:r>
      <w:r w:rsidR="004C0AE9">
        <w:rPr>
          <w:rFonts w:cstheme="minorHAnsi"/>
        </w:rPr>
        <w:t xml:space="preserve">rch focuses on the latter. </w:t>
      </w:r>
      <w:r w:rsidR="00272F9B">
        <w:rPr>
          <w:rFonts w:cstheme="minorHAnsi"/>
        </w:rPr>
        <w:fldChar w:fldCharType="begin">
          <w:fldData xml:space="preserve">PEVuZE5vdGU+PENpdGU+PEF1dGhvcj5SYWljPC9BdXRob3I+PFllYXI+MjAxNDwvWWVhcj48UmVj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</w:fldData>
        </w:fldChar>
      </w:r>
      <w:r w:rsidR="00272F9B">
        <w:rPr>
          <w:rFonts w:cstheme="minorHAnsi"/>
        </w:rPr>
        <w:instrText xml:space="preserve"> ADDIN EN.CITE </w:instrText>
      </w:r>
      <w:r w:rsidR="00272F9B">
        <w:rPr>
          <w:rFonts w:cstheme="minorHAnsi"/>
        </w:rPr>
        <w:fldChar w:fldCharType="begin">
          <w:fldData xml:space="preserve">PEVuZE5vdGU+PENpdGU+PEF1dGhvcj5SYWljPC9BdXRob3I+PFllYXI+MjAxNDwvWWVhcj48UmVj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</w:fldData>
        </w:fldChar>
      </w:r>
      <w:r w:rsidR="00272F9B">
        <w:rPr>
          <w:rFonts w:cstheme="minorHAnsi"/>
        </w:rPr>
        <w:instrText xml:space="preserve"> ADDIN EN.CITE.DATA </w:instrText>
      </w:r>
      <w:r w:rsidR="00272F9B">
        <w:rPr>
          <w:rFonts w:cstheme="minorHAnsi"/>
        </w:rPr>
      </w:r>
      <w:r w:rsidR="00272F9B">
        <w:rPr>
          <w:rFonts w:cstheme="minorHAnsi"/>
        </w:rPr>
        <w:fldChar w:fldCharType="end"/>
      </w:r>
      <w:r w:rsidR="00272F9B">
        <w:rPr>
          <w:rFonts w:cstheme="minorHAnsi"/>
        </w:rPr>
        <w:fldChar w:fldCharType="separate"/>
      </w:r>
      <w:r w:rsidR="00272F9B" w:rsidRPr="00272F9B">
        <w:rPr>
          <w:rFonts w:cstheme="minorHAnsi"/>
          <w:noProof/>
          <w:vertAlign w:val="superscript"/>
        </w:rPr>
        <w:t>38-40</w:t>
      </w:r>
      <w:r w:rsidR="00272F9B">
        <w:rPr>
          <w:rFonts w:cstheme="minorHAnsi"/>
        </w:rPr>
        <w:fldChar w:fldCharType="end"/>
      </w:r>
    </w:p>
    <w:p w14:paraId="74D7E4E0" w14:textId="65BE5E83" w:rsidR="00C45D47" w:rsidRPr="00CA7411" w:rsidRDefault="00C45D47" w:rsidP="00CA7411">
      <w:pPr>
        <w:spacing w:line="360" w:lineRule="auto"/>
        <w:jc w:val="both"/>
        <w:rPr>
          <w:rFonts w:cstheme="minorHAnsi"/>
        </w:rPr>
      </w:pPr>
      <w:r w:rsidRPr="00CA7411">
        <w:rPr>
          <w:rFonts w:cstheme="minorHAnsi"/>
        </w:rPr>
        <w:t>Hydrogels matching the stiffness of fetal liver tissue, along with suspension culture, better maintained the number of LSK-SLAM cells compare</w:t>
      </w:r>
      <w:r w:rsidR="004C0AE9">
        <w:rPr>
          <w:rFonts w:cstheme="minorHAnsi"/>
        </w:rPr>
        <w:t>d to stiffer fibrin hydrogels.</w:t>
      </w:r>
      <w:r w:rsidR="00412989">
        <w:rPr>
          <w:rFonts w:cstheme="minorHAnsi"/>
        </w:rPr>
        <w:fldChar w:fldCharType="begin"/>
      </w:r>
      <w:r w:rsidR="00412989">
        <w:rPr>
          <w:rFonts w:cstheme="minorHAnsi"/>
        </w:rPr>
        <w:instrText xml:space="preserve"> ADDIN EN.CITE &lt;EndNote&gt;&lt;Cite&gt;&lt;Author&gt;Garcia-Abrego&lt;/Author&gt;&lt;Year&gt;2020&lt;/Year&gt;&lt;RecNum&gt;29&lt;/RecNum&gt;&lt;DisplayText&gt;&lt;style face="superscript"&gt;41&lt;/style&gt;&lt;/DisplayText&gt;&lt;record&gt;&lt;rec-number&gt;29&lt;/rec-number&gt;&lt;foreign-keys&gt;&lt;key app="EN" db-id="z00fp9eta5edeweepazvtzaj5w00pdw9ttwp" timestamp="1713013318"&gt;29&lt;/key&gt;&lt;/foreign-keys&gt;&lt;ref-type name="Electronic Article"&gt;43&lt;/ref-type&gt;&lt;contributors&gt;&lt;authors&gt;&lt;author&gt;Garcia-Abrego, Christian&lt;/author&gt;&lt;author&gt;Zaunz, Samantha&lt;/author&gt;&lt;author&gt;Toprakhisar, Burak&lt;/author&gt;&lt;author&gt;Subramani, Ramesh&lt;/author&gt;&lt;author&gt;Deschaume, Olivier&lt;/author&gt;&lt;author&gt;Jooken, Stijn&lt;/author&gt;&lt;author&gt;Bajaj, Manmohan&lt;/author&gt;&lt;author&gt;Ramon, Herman&lt;/author&gt;&lt;author&gt;Verfaillie, Catherine&lt;/author&gt;&lt;author&gt;Bartic, Carmen&lt;/author&gt;&lt;author&gt;Patterson, Jennifer&lt;/author&gt;&lt;/authors&gt;&lt;/contributors&gt;&lt;titles&gt;&lt;title&gt;Towards Mimicking the Fetal Liver Niche: The Influence of Elasticity and Oxygen Tension on Hematopoietic Stem/Progenitor Cells Cultured in 3D Fibrin Hydrogels&lt;/title&gt;&lt;secondary-title&gt;International Journal of Molecular Sciences&lt;/secondary-title&gt;&lt;/titles&gt;&lt;periodical&gt;&lt;full-title&gt;International Journal of Molecular Sciences&lt;/full-title&gt;&lt;/periodical&gt;&lt;volume&gt;21&lt;/volume&gt;&lt;number&gt;17&lt;/number&gt;&lt;keywords&gt;&lt;keyword&gt;fibrin hydrogel&lt;/keyword&gt;&lt;keyword&gt;elastic modulus&lt;/keyword&gt;&lt;keyword&gt;hematopoietic stem cells&lt;/keyword&gt;&lt;keyword&gt;fetal liver niche&lt;/keyword&gt;&lt;keyword&gt;3D cell encapsulation&lt;/keyword&gt;&lt;keyword&gt;oxygen tension&lt;/keyword&gt;&lt;/keywords&gt;&lt;dates&gt;&lt;year&gt;2020&lt;/year&gt;&lt;/dates&gt;&lt;isbn&gt;1422-0067&lt;/isbn&gt;&lt;urls&gt;&lt;/urls&gt;&lt;electronic-resource-num&gt;10.3390/ijms21176367&lt;/electronic-resource-num&gt;&lt;/record&gt;&lt;/Cite&gt;&lt;/EndNote&gt;</w:instrText>
      </w:r>
      <w:r w:rsidR="00412989">
        <w:rPr>
          <w:rFonts w:cstheme="minorHAnsi"/>
        </w:rPr>
        <w:fldChar w:fldCharType="separate"/>
      </w:r>
      <w:r w:rsidR="00412989" w:rsidRPr="00412989">
        <w:rPr>
          <w:rFonts w:cstheme="minorHAnsi"/>
          <w:noProof/>
          <w:vertAlign w:val="superscript"/>
        </w:rPr>
        <w:t>41</w:t>
      </w:r>
      <w:r w:rsidR="00412989">
        <w:rPr>
          <w:rFonts w:cstheme="minorHAnsi"/>
        </w:rPr>
        <w:fldChar w:fldCharType="end"/>
      </w:r>
    </w:p>
    <w:p w14:paraId="671C0558" w14:textId="3439A307" w:rsidR="00DE75A8" w:rsidRPr="00CA7411" w:rsidRDefault="00C45D47" w:rsidP="00CA7411">
      <w:pPr>
        <w:spacing w:line="360" w:lineRule="auto"/>
        <w:jc w:val="both"/>
        <w:rPr>
          <w:rFonts w:cstheme="minorHAnsi"/>
        </w:rPr>
      </w:pPr>
      <w:r w:rsidRPr="00CA7411">
        <w:rPr>
          <w:rFonts w:cstheme="minorHAnsi"/>
        </w:rPr>
        <w:t>Exploring an ex vivo method that integrates the mechanistic properties and cellular composition of the fetal liver niche, including niche cell types crucial for HSC expansion and maintenance, co</w:t>
      </w:r>
      <w:r w:rsidR="004C0AE9">
        <w:rPr>
          <w:rFonts w:cstheme="minorHAnsi"/>
        </w:rPr>
        <w:t>uld yield valuable insights.</w:t>
      </w:r>
      <w:r w:rsidR="00412989">
        <w:rPr>
          <w:rFonts w:cstheme="minorHAnsi"/>
        </w:rPr>
        <w:fldChar w:fldCharType="begin"/>
      </w:r>
      <w:r w:rsidR="00412989">
        <w:rPr>
          <w:rFonts w:cstheme="minorHAnsi"/>
        </w:rPr>
        <w:instrText xml:space="preserve"> ADDIN EN.CITE &lt;EndNote&gt;&lt;Cite&gt;&lt;Author&gt;Mohammadalipour&lt;/Author&gt;&lt;Year&gt;2021&lt;/Year&gt;&lt;RecNum&gt;48&lt;/RecNum&gt;&lt;DisplayText&gt;&lt;style face="superscript"&gt;42&lt;/style&gt;&lt;/DisplayText&gt;&lt;record&gt;&lt;rec-number&gt;48&lt;/rec-number&gt;&lt;foreign-keys&gt;&lt;key app="EN" db-id="z00fp9eta5edeweepazvtzaj5w00pdw9ttwp" timestamp="1713028741"&gt;48&lt;/key&gt;&lt;/foreign-keys&gt;&lt;ref-type name="Book Section"&gt;5&lt;/ref-type&gt;&lt;contributors&gt;&lt;authors&gt;&lt;author&gt;Mohammadalipour, Amina&lt;/author&gt;&lt;author&gt;Diaz, Miguel F.&lt;/author&gt;&lt;author&gt;Pareek, Sumedha&lt;/author&gt;&lt;author&gt;Wenzel, Pamela L.&lt;/author&gt;&lt;/authors&gt;&lt;secondary-authors&gt;&lt;author&gt;Turksen, Kursad&lt;/author&gt;&lt;/secondary-authors&gt;&lt;/contributors&gt;&lt;titles&gt;&lt;title&gt;Ex Vivo Modeling of Hematopoietic Stem Cell Homing to the Fetal Liver&lt;/title&gt;&lt;secondary-title&gt;Stem Cell Renewal and Cell-Cell Communication: Methods and Protocols&lt;/secondary-title&gt;&lt;/titles&gt;&lt;pages&gt;35-50&lt;/pages&gt;&lt;dates&gt;&lt;year&gt;2021&lt;/year&gt;&lt;pub-dates&gt;&lt;date&gt;2021//&lt;/date&gt;&lt;/pub-dates&gt;&lt;/dates&gt;&lt;pub-location&gt;New York, NY&lt;/pub-location&gt;&lt;publisher&gt;Springer US&lt;/publisher&gt;&lt;isbn&gt;978-1-0716-1570-6&lt;/isbn&gt;&lt;urls&gt;&lt;related-urls&gt;&lt;url&gt;https://doi.org/10.1007/7651_2020_293&lt;/url&gt;&lt;/related-urls&gt;&lt;/urls&gt;&lt;electronic-resource-num&gt;10.1007/7651_2020_293&lt;/electronic-resource-num&gt;&lt;/record&gt;&lt;/Cite&gt;&lt;/EndNote&gt;</w:instrText>
      </w:r>
      <w:r w:rsidR="00412989">
        <w:rPr>
          <w:rFonts w:cstheme="minorHAnsi"/>
        </w:rPr>
        <w:fldChar w:fldCharType="separate"/>
      </w:r>
      <w:r w:rsidR="00412989" w:rsidRPr="00412989">
        <w:rPr>
          <w:rFonts w:cstheme="minorHAnsi"/>
          <w:noProof/>
          <w:vertAlign w:val="superscript"/>
        </w:rPr>
        <w:t>42</w:t>
      </w:r>
      <w:r w:rsidR="00412989">
        <w:rPr>
          <w:rFonts w:cstheme="minorHAnsi"/>
        </w:rPr>
        <w:fldChar w:fldCharType="end"/>
      </w:r>
    </w:p>
    <w:p w14:paraId="3389770D" w14:textId="05B963E3" w:rsidR="00B058D3" w:rsidRPr="00CA7411" w:rsidRDefault="00B058D3" w:rsidP="00CA7411">
      <w:pPr>
        <w:spacing w:line="360" w:lineRule="auto"/>
        <w:jc w:val="both"/>
        <w:rPr>
          <w:rFonts w:cstheme="minorHAnsi"/>
        </w:rPr>
      </w:pPr>
      <w:proofErr w:type="gramStart"/>
      <w:r w:rsidRPr="00CA7411">
        <w:rPr>
          <w:rFonts w:cstheme="minorHAnsi"/>
        </w:rPr>
        <w:t>fetal</w:t>
      </w:r>
      <w:proofErr w:type="gramEnd"/>
      <w:r w:rsidRPr="00CA7411">
        <w:rPr>
          <w:rFonts w:cstheme="minorHAnsi"/>
        </w:rPr>
        <w:t xml:space="preserve"> liver (FL) cells exhibit superior engraftment potential compared to other hematopoietic sources. This heightened engraftment capacity, coupled with their therapeutic efficacy in experimental models of </w:t>
      </w:r>
      <w:r w:rsidRPr="00CA7411">
        <w:rPr>
          <w:rFonts w:cstheme="minorHAnsi"/>
        </w:rPr>
        <w:lastRenderedPageBreak/>
        <w:t>hematological disorders, underscores the promising clinical utility of FL cells in hematopoietic stem cell transplantation an</w:t>
      </w:r>
      <w:r w:rsidR="004C0AE9">
        <w:rPr>
          <w:rFonts w:cstheme="minorHAnsi"/>
        </w:rPr>
        <w:t>d regenerative medicine.</w:t>
      </w:r>
      <w:r w:rsidR="00412989">
        <w:rPr>
          <w:rFonts w:cstheme="minorHAnsi"/>
        </w:rPr>
        <w:fldChar w:fldCharType="begin">
          <w:fldData xml:space="preserve">PEVuZE5vdGU+PENpdGU+PEF1dGhvcj5NZXJsaW48L0F1dGhvcj48WWVhcj4yMDIzPC9ZZWFyPjxS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==
</w:fldData>
        </w:fldChar>
      </w:r>
      <w:r w:rsidR="00412989">
        <w:rPr>
          <w:rFonts w:cstheme="minorHAnsi"/>
        </w:rPr>
        <w:instrText xml:space="preserve"> ADDIN EN.CITE </w:instrText>
      </w:r>
      <w:r w:rsidR="00412989">
        <w:rPr>
          <w:rFonts w:cstheme="minorHAnsi"/>
        </w:rPr>
        <w:fldChar w:fldCharType="begin">
          <w:fldData xml:space="preserve">PEVuZE5vdGU+PENpdGU+PEF1dGhvcj5NZXJsaW48L0F1dGhvcj48WWVhcj4yMDIzPC9ZZWFyPjxS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==
</w:fldData>
        </w:fldChar>
      </w:r>
      <w:r w:rsidR="00412989">
        <w:rPr>
          <w:rFonts w:cstheme="minorHAnsi"/>
        </w:rPr>
        <w:instrText xml:space="preserve"> ADDIN EN.CITE.DATA </w:instrText>
      </w:r>
      <w:r w:rsidR="00412989">
        <w:rPr>
          <w:rFonts w:cstheme="minorHAnsi"/>
        </w:rPr>
      </w:r>
      <w:r w:rsidR="00412989">
        <w:rPr>
          <w:rFonts w:cstheme="minorHAnsi"/>
        </w:rPr>
        <w:fldChar w:fldCharType="end"/>
      </w:r>
      <w:r w:rsidR="00412989">
        <w:rPr>
          <w:rFonts w:cstheme="minorHAnsi"/>
        </w:rPr>
        <w:fldChar w:fldCharType="separate"/>
      </w:r>
      <w:r w:rsidR="00412989" w:rsidRPr="00412989">
        <w:rPr>
          <w:rFonts w:cstheme="minorHAnsi"/>
          <w:noProof/>
          <w:vertAlign w:val="superscript"/>
        </w:rPr>
        <w:t>43,44</w:t>
      </w:r>
      <w:r w:rsidR="00412989">
        <w:rPr>
          <w:rFonts w:cstheme="minorHAnsi"/>
        </w:rPr>
        <w:fldChar w:fldCharType="end"/>
      </w:r>
    </w:p>
    <w:p w14:paraId="6FECB03E" w14:textId="77777777" w:rsidR="00B058D3" w:rsidRPr="00CA7411" w:rsidRDefault="00B058D3" w:rsidP="00CA7411">
      <w:pPr>
        <w:spacing w:line="360" w:lineRule="auto"/>
        <w:rPr>
          <w:rFonts w:cstheme="minorHAnsi"/>
        </w:rPr>
      </w:pPr>
    </w:p>
    <w:p w14:paraId="2D54C227" w14:textId="77777777" w:rsidR="00B058D3" w:rsidRDefault="00B058D3" w:rsidP="00B058D3"/>
    <w:p w14:paraId="1E18D0C6" w14:textId="77777777" w:rsidR="00B058D3" w:rsidRDefault="00B058D3" w:rsidP="00B058D3"/>
    <w:p w14:paraId="69F0748F" w14:textId="77777777" w:rsidR="00B058D3" w:rsidRDefault="00B058D3" w:rsidP="00B058D3"/>
    <w:p w14:paraId="1833F758" w14:textId="77777777" w:rsidR="00B058D3" w:rsidRDefault="00B058D3" w:rsidP="00B058D3"/>
    <w:p w14:paraId="39002FC8" w14:textId="77777777" w:rsidR="00B058D3" w:rsidRDefault="00B058D3" w:rsidP="00B058D3"/>
    <w:p w14:paraId="626B7F66" w14:textId="77777777" w:rsidR="004C0AE9" w:rsidRDefault="004C0AE9" w:rsidP="00B058D3"/>
    <w:p w14:paraId="51036823" w14:textId="77777777" w:rsidR="004C0AE9" w:rsidRDefault="004C0AE9" w:rsidP="00B058D3">
      <w:bookmarkStart w:id="0" w:name="_GoBack"/>
      <w:bookmarkEnd w:id="0"/>
    </w:p>
    <w:p w14:paraId="30313612" w14:textId="77777777" w:rsidR="00412989" w:rsidRPr="00412989" w:rsidRDefault="00B34075" w:rsidP="00412989">
      <w:pPr>
        <w:pStyle w:val="EndNoteBibliography"/>
        <w:spacing w:after="0"/>
        <w:rPr>
          <w:noProof/>
        </w:rPr>
      </w:pPr>
      <w:r>
        <w:fldChar w:fldCharType="begin"/>
      </w:r>
      <w:r>
        <w:instrText xml:space="preserve"> ADDIN EN.REFLIST </w:instrText>
      </w:r>
      <w:r>
        <w:fldChar w:fldCharType="separate"/>
      </w:r>
      <w:r w:rsidR="00412989" w:rsidRPr="00412989">
        <w:rPr>
          <w:noProof/>
        </w:rPr>
        <w:t>1.</w:t>
      </w:r>
      <w:r w:rsidR="00412989" w:rsidRPr="00412989">
        <w:rPr>
          <w:noProof/>
        </w:rPr>
        <w:tab/>
        <w:t xml:space="preserve">Yokomizo T, Ideue T, Morino-Koga S, et al. Independent origins of fetal liver haematopoietic stem and progenitor cells. </w:t>
      </w:r>
      <w:r w:rsidR="00412989" w:rsidRPr="00412989">
        <w:rPr>
          <w:i/>
          <w:noProof/>
        </w:rPr>
        <w:t>Nature</w:t>
      </w:r>
      <w:r w:rsidR="00412989" w:rsidRPr="00412989">
        <w:rPr>
          <w:noProof/>
        </w:rPr>
        <w:t>. 2022;609(7928):779-784.</w:t>
      </w:r>
    </w:p>
    <w:p w14:paraId="0AE834D6" w14:textId="77777777" w:rsidR="00412989" w:rsidRPr="00412989" w:rsidRDefault="00412989" w:rsidP="00412989">
      <w:pPr>
        <w:pStyle w:val="EndNoteBibliography"/>
        <w:spacing w:after="0"/>
        <w:rPr>
          <w:noProof/>
        </w:rPr>
      </w:pPr>
      <w:r w:rsidRPr="00412989">
        <w:rPr>
          <w:noProof/>
        </w:rPr>
        <w:t>2.</w:t>
      </w:r>
      <w:r w:rsidRPr="00412989">
        <w:rPr>
          <w:noProof/>
        </w:rPr>
        <w:tab/>
        <w:t xml:space="preserve">Takashi I, Adam MH, Barbara V-F, et al. Differentiation latency and dormancy signatures define fetal liver HSCs at single cell resolution. </w:t>
      </w:r>
      <w:r w:rsidRPr="00412989">
        <w:rPr>
          <w:i/>
          <w:noProof/>
        </w:rPr>
        <w:t>bioRxiv</w:t>
      </w:r>
      <w:r w:rsidRPr="00412989">
        <w:rPr>
          <w:noProof/>
        </w:rPr>
        <w:t>. 2023:2023.2006.2001.543314.</w:t>
      </w:r>
    </w:p>
    <w:p w14:paraId="2A814C4D" w14:textId="77777777" w:rsidR="00412989" w:rsidRPr="00412989" w:rsidRDefault="00412989" w:rsidP="00412989">
      <w:pPr>
        <w:pStyle w:val="EndNoteBibliography"/>
        <w:spacing w:after="0"/>
        <w:rPr>
          <w:noProof/>
        </w:rPr>
      </w:pPr>
      <w:r w:rsidRPr="00412989">
        <w:rPr>
          <w:noProof/>
        </w:rPr>
        <w:t>3.</w:t>
      </w:r>
      <w:r w:rsidRPr="00412989">
        <w:rPr>
          <w:noProof/>
        </w:rPr>
        <w:tab/>
        <w:t xml:space="preserve">Ganuza M, Hall T, Myers J, et al. Murine foetal liver supports limited detectable expansion of life-long haematopoietic progenitors. </w:t>
      </w:r>
      <w:r w:rsidRPr="00412989">
        <w:rPr>
          <w:i/>
          <w:noProof/>
        </w:rPr>
        <w:t>Nature Cell Biology</w:t>
      </w:r>
      <w:r w:rsidRPr="00412989">
        <w:rPr>
          <w:noProof/>
        </w:rPr>
        <w:t>. 2022;24(10):1475-1486.</w:t>
      </w:r>
    </w:p>
    <w:p w14:paraId="16C2C99F" w14:textId="77777777" w:rsidR="00412989" w:rsidRPr="00412989" w:rsidRDefault="00412989" w:rsidP="00412989">
      <w:pPr>
        <w:pStyle w:val="EndNoteBibliography"/>
        <w:spacing w:after="0"/>
        <w:rPr>
          <w:noProof/>
        </w:rPr>
      </w:pPr>
      <w:r w:rsidRPr="00412989">
        <w:rPr>
          <w:noProof/>
        </w:rPr>
        <w:lastRenderedPageBreak/>
        <w:t>4.</w:t>
      </w:r>
      <w:r w:rsidRPr="00412989">
        <w:rPr>
          <w:noProof/>
        </w:rPr>
        <w:tab/>
        <w:t xml:space="preserve">Beaudin AE, Boyer SW, Perez-Cunningham J, et al. A Transient Developmental Hematopoietic Stem Cell Gives Rise to Innate-like B and T Cells. </w:t>
      </w:r>
      <w:r w:rsidRPr="00412989">
        <w:rPr>
          <w:i/>
          <w:noProof/>
        </w:rPr>
        <w:t>Cell Stem Cell</w:t>
      </w:r>
      <w:r w:rsidRPr="00412989">
        <w:rPr>
          <w:noProof/>
        </w:rPr>
        <w:t>. 2016;19(6):768-783.</w:t>
      </w:r>
    </w:p>
    <w:p w14:paraId="1DDCA16F" w14:textId="77777777" w:rsidR="00412989" w:rsidRPr="00412989" w:rsidRDefault="00412989" w:rsidP="00412989">
      <w:pPr>
        <w:pStyle w:val="EndNoteBibliography"/>
        <w:spacing w:after="0"/>
        <w:rPr>
          <w:noProof/>
        </w:rPr>
      </w:pPr>
      <w:r w:rsidRPr="00412989">
        <w:rPr>
          <w:noProof/>
        </w:rPr>
        <w:t>5.</w:t>
      </w:r>
      <w:r w:rsidRPr="00412989">
        <w:rPr>
          <w:noProof/>
        </w:rPr>
        <w:tab/>
        <w:t xml:space="preserve">Benz C, Copley Michael R, Kent David G, et al. Hematopoietic Stem Cell Subtypes Expand Differentially during Development and Display Distinct Lymphopoietic Programs. </w:t>
      </w:r>
      <w:r w:rsidRPr="00412989">
        <w:rPr>
          <w:i/>
          <w:noProof/>
        </w:rPr>
        <w:t>Cell Stem Cell</w:t>
      </w:r>
      <w:r w:rsidRPr="00412989">
        <w:rPr>
          <w:noProof/>
        </w:rPr>
        <w:t>. 2012;10(3):273-283.</w:t>
      </w:r>
    </w:p>
    <w:p w14:paraId="3D963213" w14:textId="77777777" w:rsidR="00412989" w:rsidRPr="00412989" w:rsidRDefault="00412989" w:rsidP="00412989">
      <w:pPr>
        <w:pStyle w:val="EndNoteBibliography"/>
        <w:spacing w:after="0"/>
        <w:rPr>
          <w:noProof/>
        </w:rPr>
      </w:pPr>
      <w:r w:rsidRPr="00412989">
        <w:rPr>
          <w:noProof/>
        </w:rPr>
        <w:t>6.</w:t>
      </w:r>
      <w:r w:rsidRPr="00412989">
        <w:rPr>
          <w:noProof/>
        </w:rPr>
        <w:tab/>
        <w:t xml:space="preserve">Chou S, Flygare J, Lodish HF. Fetal hepatic progenitors support long-term expansion of hematopoietic stem cells. </w:t>
      </w:r>
      <w:r w:rsidRPr="00412989">
        <w:rPr>
          <w:i/>
          <w:noProof/>
        </w:rPr>
        <w:t>Experimental Hematology</w:t>
      </w:r>
      <w:r w:rsidRPr="00412989">
        <w:rPr>
          <w:noProof/>
        </w:rPr>
        <w:t>. 2013;41(5):479-490.e474.</w:t>
      </w:r>
    </w:p>
    <w:p w14:paraId="51A7251B" w14:textId="77777777" w:rsidR="00412989" w:rsidRPr="00412989" w:rsidRDefault="00412989" w:rsidP="00412989">
      <w:pPr>
        <w:pStyle w:val="EndNoteBibliography"/>
        <w:spacing w:after="0"/>
        <w:rPr>
          <w:noProof/>
        </w:rPr>
      </w:pPr>
      <w:r w:rsidRPr="00412989">
        <w:rPr>
          <w:noProof/>
        </w:rPr>
        <w:t>7.</w:t>
      </w:r>
      <w:r w:rsidRPr="00412989">
        <w:rPr>
          <w:noProof/>
        </w:rPr>
        <w:tab/>
        <w:t xml:space="preserve">Hackney JA, Charbord P, Brunk BP, Stoeckert CJ, Lemischka IR, Moore KA. A molecular profile of a hematopoietic stem cell niche. </w:t>
      </w:r>
      <w:r w:rsidRPr="00412989">
        <w:rPr>
          <w:i/>
          <w:noProof/>
        </w:rPr>
        <w:t>Proceedings of the National Academy of Sciences</w:t>
      </w:r>
      <w:r w:rsidRPr="00412989">
        <w:rPr>
          <w:noProof/>
        </w:rPr>
        <w:t>. 2002;99(20):13061-13066.</w:t>
      </w:r>
    </w:p>
    <w:p w14:paraId="620661FF" w14:textId="77777777" w:rsidR="00412989" w:rsidRPr="00412989" w:rsidRDefault="00412989" w:rsidP="00412989">
      <w:pPr>
        <w:pStyle w:val="EndNoteBibliography"/>
        <w:spacing w:after="0"/>
        <w:rPr>
          <w:noProof/>
        </w:rPr>
      </w:pPr>
      <w:r w:rsidRPr="00412989">
        <w:rPr>
          <w:noProof/>
        </w:rPr>
        <w:t>8.</w:t>
      </w:r>
      <w:r w:rsidRPr="00412989">
        <w:rPr>
          <w:noProof/>
        </w:rPr>
        <w:tab/>
        <w:t xml:space="preserve">Gerlach JC, Thompson RL, Gridelli B, Schmelzer E. Effects of Delta-Like Noncanonical Notch Ligand 1 Expression of Human Fetal Liver Hepatoblasts on Hematopoietic Progenitors. </w:t>
      </w:r>
      <w:r w:rsidRPr="00412989">
        <w:rPr>
          <w:i/>
          <w:noProof/>
        </w:rPr>
        <w:t>Stem Cells International</w:t>
      </w:r>
      <w:r w:rsidRPr="00412989">
        <w:rPr>
          <w:noProof/>
        </w:rPr>
        <w:t>. 2019;2019:7916275.</w:t>
      </w:r>
    </w:p>
    <w:p w14:paraId="6F5BC888" w14:textId="77777777" w:rsidR="00412989" w:rsidRPr="00412989" w:rsidRDefault="00412989" w:rsidP="00412989">
      <w:pPr>
        <w:pStyle w:val="EndNoteBibliography"/>
        <w:spacing w:after="0"/>
        <w:rPr>
          <w:noProof/>
        </w:rPr>
      </w:pPr>
      <w:r w:rsidRPr="00412989">
        <w:rPr>
          <w:noProof/>
        </w:rPr>
        <w:t>9.</w:t>
      </w:r>
      <w:r w:rsidRPr="00412989">
        <w:rPr>
          <w:noProof/>
        </w:rPr>
        <w:tab/>
        <w:t xml:space="preserve">Zhang CC, Lodish HF. Insulin-like growth factor 2 expressed in a novel fetal liver cell population is a growth factor for hematopoietic stem cells. </w:t>
      </w:r>
      <w:r w:rsidRPr="00412989">
        <w:rPr>
          <w:i/>
          <w:noProof/>
        </w:rPr>
        <w:t>Blood</w:t>
      </w:r>
      <w:r w:rsidRPr="00412989">
        <w:rPr>
          <w:noProof/>
        </w:rPr>
        <w:t>. 2004;103(7):2513-2521.</w:t>
      </w:r>
    </w:p>
    <w:p w14:paraId="1023577A" w14:textId="77777777" w:rsidR="00412989" w:rsidRPr="00412989" w:rsidRDefault="00412989" w:rsidP="00412989">
      <w:pPr>
        <w:pStyle w:val="EndNoteBibliography"/>
        <w:spacing w:after="0"/>
        <w:rPr>
          <w:noProof/>
        </w:rPr>
      </w:pPr>
      <w:r w:rsidRPr="00412989">
        <w:rPr>
          <w:noProof/>
        </w:rPr>
        <w:t>10.</w:t>
      </w:r>
      <w:r w:rsidRPr="00412989">
        <w:rPr>
          <w:noProof/>
        </w:rPr>
        <w:tab/>
        <w:t xml:space="preserve">Zhang CC, Kaba M, Ge G, et al. Angiopoietin-like proteins stimulate ex vivo expansion of hematopoietic stem cells. </w:t>
      </w:r>
      <w:r w:rsidRPr="00412989">
        <w:rPr>
          <w:i/>
          <w:noProof/>
        </w:rPr>
        <w:t>Nature Medicine</w:t>
      </w:r>
      <w:r w:rsidRPr="00412989">
        <w:rPr>
          <w:noProof/>
        </w:rPr>
        <w:t>. 2006;12(2):240-245.</w:t>
      </w:r>
    </w:p>
    <w:p w14:paraId="0DC34244" w14:textId="77777777" w:rsidR="00412989" w:rsidRPr="00412989" w:rsidRDefault="00412989" w:rsidP="00412989">
      <w:pPr>
        <w:pStyle w:val="EndNoteBibliography"/>
        <w:spacing w:after="0"/>
        <w:rPr>
          <w:noProof/>
        </w:rPr>
      </w:pPr>
      <w:r w:rsidRPr="00412989">
        <w:rPr>
          <w:noProof/>
        </w:rPr>
        <w:t>11.</w:t>
      </w:r>
      <w:r w:rsidRPr="00412989">
        <w:rPr>
          <w:noProof/>
        </w:rPr>
        <w:tab/>
        <w:t xml:space="preserve">Sugiyama D, Kulkeaw K, Mizuochi C, Horio Y, Okayama S. Hepatoblasts comprise a niche for fetal liver erythropoiesis through cytokine production. </w:t>
      </w:r>
      <w:r w:rsidRPr="00412989">
        <w:rPr>
          <w:i/>
          <w:noProof/>
        </w:rPr>
        <w:t>Biochemical and Biophysical Research Communications</w:t>
      </w:r>
      <w:r w:rsidRPr="00412989">
        <w:rPr>
          <w:noProof/>
        </w:rPr>
        <w:t>. 2011;410(2):301-306.</w:t>
      </w:r>
    </w:p>
    <w:p w14:paraId="0C92F8E5" w14:textId="77777777" w:rsidR="00412989" w:rsidRPr="00412989" w:rsidRDefault="00412989" w:rsidP="00412989">
      <w:pPr>
        <w:pStyle w:val="EndNoteBibliography"/>
        <w:spacing w:after="0"/>
        <w:rPr>
          <w:noProof/>
        </w:rPr>
      </w:pPr>
      <w:r w:rsidRPr="00412989">
        <w:rPr>
          <w:noProof/>
        </w:rPr>
        <w:t>12.</w:t>
      </w:r>
      <w:r w:rsidRPr="00412989">
        <w:rPr>
          <w:noProof/>
        </w:rPr>
        <w:tab/>
        <w:t xml:space="preserve">Sugiyama D, Kulkeaw K, Mizuochi C. TGF-beta-1 up-regulates extra-cellular matrix production in mouse hepatoblasts. </w:t>
      </w:r>
      <w:r w:rsidRPr="00412989">
        <w:rPr>
          <w:i/>
          <w:noProof/>
        </w:rPr>
        <w:t>Mechanisms of Development</w:t>
      </w:r>
      <w:r w:rsidRPr="00412989">
        <w:rPr>
          <w:noProof/>
        </w:rPr>
        <w:t>. 2013;130(2):195-206.</w:t>
      </w:r>
    </w:p>
    <w:p w14:paraId="11C5EB4B" w14:textId="77777777" w:rsidR="00412989" w:rsidRPr="00412989" w:rsidRDefault="00412989" w:rsidP="00412989">
      <w:pPr>
        <w:pStyle w:val="EndNoteBibliography"/>
        <w:spacing w:after="0"/>
        <w:rPr>
          <w:noProof/>
        </w:rPr>
      </w:pPr>
      <w:r w:rsidRPr="00412989">
        <w:rPr>
          <w:noProof/>
        </w:rPr>
        <w:t>13.</w:t>
      </w:r>
      <w:r w:rsidRPr="00412989">
        <w:rPr>
          <w:noProof/>
        </w:rPr>
        <w:tab/>
        <w:t xml:space="preserve">Marcia Mesquita P, Francisca S-d-S, Valentin B, et al. Spatiotemporal dynamics of cytokines expression dictate fetal liver hematopoiesis. </w:t>
      </w:r>
      <w:r w:rsidRPr="00412989">
        <w:rPr>
          <w:i/>
          <w:noProof/>
        </w:rPr>
        <w:t>bioRxiv</w:t>
      </w:r>
      <w:r w:rsidRPr="00412989">
        <w:rPr>
          <w:noProof/>
        </w:rPr>
        <w:t>. 2023:2023.2008.2024.554612.</w:t>
      </w:r>
    </w:p>
    <w:p w14:paraId="5FAB2661" w14:textId="77777777" w:rsidR="00412989" w:rsidRPr="00412989" w:rsidRDefault="00412989" w:rsidP="00412989">
      <w:pPr>
        <w:pStyle w:val="EndNoteBibliography"/>
        <w:spacing w:after="0"/>
        <w:rPr>
          <w:noProof/>
        </w:rPr>
      </w:pPr>
      <w:r w:rsidRPr="00412989">
        <w:rPr>
          <w:noProof/>
        </w:rPr>
        <w:t>14.</w:t>
      </w:r>
      <w:r w:rsidRPr="00412989">
        <w:rPr>
          <w:noProof/>
        </w:rPr>
        <w:tab/>
        <w:t xml:space="preserve">Saffarzadeh M, Grunz K, Nguyen TS, et al. Macrophage protease-activated receptor 2 regulates fetal liver erythropoiesis in mice. </w:t>
      </w:r>
      <w:r w:rsidRPr="00412989">
        <w:rPr>
          <w:i/>
          <w:noProof/>
        </w:rPr>
        <w:t>Blood Advances</w:t>
      </w:r>
      <w:r w:rsidRPr="00412989">
        <w:rPr>
          <w:noProof/>
        </w:rPr>
        <w:t>. 2020;4(22):5810-5824.</w:t>
      </w:r>
    </w:p>
    <w:p w14:paraId="59D85EC5" w14:textId="77777777" w:rsidR="00412989" w:rsidRPr="00412989" w:rsidRDefault="00412989" w:rsidP="00412989">
      <w:pPr>
        <w:pStyle w:val="EndNoteBibliography"/>
        <w:spacing w:after="0"/>
        <w:rPr>
          <w:noProof/>
        </w:rPr>
      </w:pPr>
      <w:r w:rsidRPr="00412989">
        <w:rPr>
          <w:noProof/>
        </w:rPr>
        <w:t>15.</w:t>
      </w:r>
      <w:r w:rsidRPr="00412989">
        <w:rPr>
          <w:noProof/>
        </w:rPr>
        <w:tab/>
        <w:t xml:space="preserve">Cacialli P, Mahony CB, Petzold T, Bordignon P, Rougemont A-L, Bertrand JY. A connexin/ifi30 pathway bridges HSCs with their niche to dampen oxidative stress. </w:t>
      </w:r>
      <w:r w:rsidRPr="00412989">
        <w:rPr>
          <w:i/>
          <w:noProof/>
        </w:rPr>
        <w:t>Nature Communications</w:t>
      </w:r>
      <w:r w:rsidRPr="00412989">
        <w:rPr>
          <w:noProof/>
        </w:rPr>
        <w:t>. 2021;12(1):4484.</w:t>
      </w:r>
    </w:p>
    <w:p w14:paraId="65D22BF4" w14:textId="77777777" w:rsidR="00412989" w:rsidRPr="00412989" w:rsidRDefault="00412989" w:rsidP="00412989">
      <w:pPr>
        <w:pStyle w:val="EndNoteBibliography"/>
        <w:spacing w:after="0"/>
        <w:rPr>
          <w:noProof/>
        </w:rPr>
      </w:pPr>
      <w:r w:rsidRPr="00412989">
        <w:rPr>
          <w:noProof/>
        </w:rPr>
        <w:t>16.</w:t>
      </w:r>
      <w:r w:rsidRPr="00412989">
        <w:rPr>
          <w:noProof/>
        </w:rPr>
        <w:tab/>
        <w:t xml:space="preserve">Tan KS, Kulkeaw K, Nakanishi Y, Sugiyama D. Expression of cytokine and extracellular matrix mRNAs in fetal hepatic stellate cells. </w:t>
      </w:r>
      <w:r w:rsidRPr="00412989">
        <w:rPr>
          <w:i/>
          <w:noProof/>
        </w:rPr>
        <w:t>Genes to Cells</w:t>
      </w:r>
      <w:r w:rsidRPr="00412989">
        <w:rPr>
          <w:noProof/>
        </w:rPr>
        <w:t>. 2017;22(9):836-844.</w:t>
      </w:r>
    </w:p>
    <w:p w14:paraId="37372A84" w14:textId="77777777" w:rsidR="00412989" w:rsidRPr="00412989" w:rsidRDefault="00412989" w:rsidP="00412989">
      <w:pPr>
        <w:pStyle w:val="EndNoteBibliography"/>
        <w:spacing w:after="0"/>
        <w:rPr>
          <w:noProof/>
        </w:rPr>
      </w:pPr>
      <w:r w:rsidRPr="00412989">
        <w:rPr>
          <w:noProof/>
        </w:rPr>
        <w:t>17.</w:t>
      </w:r>
      <w:r w:rsidRPr="00412989">
        <w:rPr>
          <w:noProof/>
        </w:rPr>
        <w:tab/>
        <w:t xml:space="preserve">Neo WH, Booth CAG, Azzoni E, et al. Cell-extrinsic hematopoietic impact of Ezh2 inactivation in fetal liver endothelial cells. </w:t>
      </w:r>
      <w:r w:rsidRPr="00412989">
        <w:rPr>
          <w:i/>
          <w:noProof/>
        </w:rPr>
        <w:t>Blood</w:t>
      </w:r>
      <w:r w:rsidRPr="00412989">
        <w:rPr>
          <w:noProof/>
        </w:rPr>
        <w:t>. 2018;131(20):2223-2234.</w:t>
      </w:r>
    </w:p>
    <w:p w14:paraId="365DAA04" w14:textId="77777777" w:rsidR="00412989" w:rsidRPr="00412989" w:rsidRDefault="00412989" w:rsidP="00412989">
      <w:pPr>
        <w:pStyle w:val="EndNoteBibliography"/>
        <w:spacing w:after="0"/>
        <w:rPr>
          <w:noProof/>
        </w:rPr>
      </w:pPr>
      <w:r w:rsidRPr="00412989">
        <w:rPr>
          <w:noProof/>
        </w:rPr>
        <w:t>18.</w:t>
      </w:r>
      <w:r w:rsidRPr="00412989">
        <w:rPr>
          <w:noProof/>
        </w:rPr>
        <w:tab/>
        <w:t xml:space="preserve">Choi YJ, Heck AM, Hayes BJ, et al. WNT5A from the fetal liver vascular niche supports human fetal liver hematopoiesis. </w:t>
      </w:r>
      <w:r w:rsidRPr="00412989">
        <w:rPr>
          <w:i/>
          <w:noProof/>
        </w:rPr>
        <w:t>Stem Cell Research &amp; Therapy</w:t>
      </w:r>
      <w:r w:rsidRPr="00412989">
        <w:rPr>
          <w:noProof/>
        </w:rPr>
        <w:t>. 2021;12(1):321.</w:t>
      </w:r>
    </w:p>
    <w:p w14:paraId="67EE75CE" w14:textId="77777777" w:rsidR="00412989" w:rsidRPr="00412989" w:rsidRDefault="00412989" w:rsidP="00412989">
      <w:pPr>
        <w:pStyle w:val="EndNoteBibliography"/>
        <w:spacing w:after="0"/>
        <w:rPr>
          <w:noProof/>
        </w:rPr>
      </w:pPr>
      <w:r w:rsidRPr="00412989">
        <w:rPr>
          <w:noProof/>
        </w:rPr>
        <w:t>19.</w:t>
      </w:r>
      <w:r w:rsidRPr="00412989">
        <w:rPr>
          <w:noProof/>
        </w:rPr>
        <w:tab/>
        <w:t xml:space="preserve">Lee Y, Leslie J, Yang Y, Ding L. Hepatic stellate and endothelial cells maintain hematopoietic stem cells in the developing liver. </w:t>
      </w:r>
      <w:r w:rsidRPr="00412989">
        <w:rPr>
          <w:i/>
          <w:noProof/>
        </w:rPr>
        <w:t>Journal of Experimental Medicine</w:t>
      </w:r>
      <w:r w:rsidRPr="00412989">
        <w:rPr>
          <w:noProof/>
        </w:rPr>
        <w:t>. 2020;218(3):e20200882.</w:t>
      </w:r>
    </w:p>
    <w:p w14:paraId="75F2B3E6" w14:textId="77777777" w:rsidR="00412989" w:rsidRPr="00412989" w:rsidRDefault="00412989" w:rsidP="00412989">
      <w:pPr>
        <w:pStyle w:val="EndNoteBibliography"/>
        <w:spacing w:after="0"/>
        <w:rPr>
          <w:noProof/>
        </w:rPr>
      </w:pPr>
      <w:r w:rsidRPr="00412989">
        <w:rPr>
          <w:noProof/>
        </w:rPr>
        <w:t>20.</w:t>
      </w:r>
      <w:r w:rsidRPr="00412989">
        <w:rPr>
          <w:noProof/>
        </w:rPr>
        <w:tab/>
        <w:t xml:space="preserve">Khan JA, Mendelson A, Kunisaki Y, et al. Fetal liver hematopoietic stem cell niches associate with portal vessels. </w:t>
      </w:r>
      <w:r w:rsidRPr="00412989">
        <w:rPr>
          <w:i/>
          <w:noProof/>
        </w:rPr>
        <w:t>Science</w:t>
      </w:r>
      <w:r w:rsidRPr="00412989">
        <w:rPr>
          <w:noProof/>
        </w:rPr>
        <w:t>. 2016;351(6269):176-180.</w:t>
      </w:r>
    </w:p>
    <w:p w14:paraId="5462A3E8" w14:textId="77777777" w:rsidR="00412989" w:rsidRPr="00412989" w:rsidRDefault="00412989" w:rsidP="00412989">
      <w:pPr>
        <w:pStyle w:val="EndNoteBibliography"/>
        <w:spacing w:after="0"/>
        <w:rPr>
          <w:noProof/>
        </w:rPr>
      </w:pPr>
      <w:r w:rsidRPr="00412989">
        <w:rPr>
          <w:noProof/>
        </w:rPr>
        <w:t>21.</w:t>
      </w:r>
      <w:r w:rsidRPr="00412989">
        <w:rPr>
          <w:noProof/>
        </w:rPr>
        <w:tab/>
        <w:t xml:space="preserve">Shao L, Paik Na Y, Sanborn Mark A, et al. Hematopoietic Jagged1 is a fetal liver niche factor required for functional maturation and engraftment of fetal hematopoietic stem cells. </w:t>
      </w:r>
      <w:r w:rsidRPr="00412989">
        <w:rPr>
          <w:i/>
          <w:noProof/>
        </w:rPr>
        <w:t>Proceedings of the National Academy of Sciences</w:t>
      </w:r>
      <w:r w:rsidRPr="00412989">
        <w:rPr>
          <w:noProof/>
        </w:rPr>
        <w:t>. 2023;120(20):e2210058120.</w:t>
      </w:r>
    </w:p>
    <w:p w14:paraId="5C25D1EE" w14:textId="77777777" w:rsidR="00412989" w:rsidRPr="00412989" w:rsidRDefault="00412989" w:rsidP="00412989">
      <w:pPr>
        <w:pStyle w:val="EndNoteBibliography"/>
        <w:spacing w:after="0"/>
        <w:rPr>
          <w:noProof/>
        </w:rPr>
      </w:pPr>
      <w:r w:rsidRPr="00412989">
        <w:rPr>
          <w:noProof/>
        </w:rPr>
        <w:t>22.</w:t>
      </w:r>
      <w:r w:rsidRPr="00412989">
        <w:rPr>
          <w:noProof/>
        </w:rPr>
        <w:tab/>
        <w:t xml:space="preserve">Konno K, Sasaki T, Kulkeaw K, Sugiyama D. Paracrine CCL17 and CCL22 signaling regulates hematopoietic stem/progenitor cell migration and retention in mouse fetal liver. </w:t>
      </w:r>
      <w:r w:rsidRPr="00412989">
        <w:rPr>
          <w:i/>
          <w:noProof/>
        </w:rPr>
        <w:t>Biochemical and Biophysical Research Communications</w:t>
      </w:r>
      <w:r w:rsidRPr="00412989">
        <w:rPr>
          <w:noProof/>
        </w:rPr>
        <w:t>. 2020;527(3):730-736.</w:t>
      </w:r>
    </w:p>
    <w:p w14:paraId="6376A6D5" w14:textId="77777777" w:rsidR="00412989" w:rsidRPr="00412989" w:rsidRDefault="00412989" w:rsidP="00412989">
      <w:pPr>
        <w:pStyle w:val="EndNoteBibliography"/>
        <w:spacing w:after="0"/>
        <w:rPr>
          <w:noProof/>
        </w:rPr>
      </w:pPr>
      <w:r w:rsidRPr="00412989">
        <w:rPr>
          <w:noProof/>
        </w:rPr>
        <w:t>23.</w:t>
      </w:r>
      <w:r w:rsidRPr="00412989">
        <w:rPr>
          <w:noProof/>
        </w:rPr>
        <w:tab/>
        <w:t xml:space="preserve">Manesia JK, Xu Z, Broekaert D, et al. Highly proliferative primitive fetal liver hematopoietic stem cells are fueled by oxidative metabolic pathways. </w:t>
      </w:r>
      <w:r w:rsidRPr="00412989">
        <w:rPr>
          <w:i/>
          <w:noProof/>
        </w:rPr>
        <w:t>Stem Cell Research</w:t>
      </w:r>
      <w:r w:rsidRPr="00412989">
        <w:rPr>
          <w:noProof/>
        </w:rPr>
        <w:t>. 2015;15(3):715-721.</w:t>
      </w:r>
    </w:p>
    <w:p w14:paraId="3F9590BA" w14:textId="77777777" w:rsidR="00412989" w:rsidRPr="00412989" w:rsidRDefault="00412989" w:rsidP="00412989">
      <w:pPr>
        <w:pStyle w:val="EndNoteBibliography"/>
        <w:spacing w:after="0"/>
        <w:rPr>
          <w:noProof/>
        </w:rPr>
      </w:pPr>
      <w:r w:rsidRPr="00412989">
        <w:rPr>
          <w:noProof/>
        </w:rPr>
        <w:t>24.</w:t>
      </w:r>
      <w:r w:rsidRPr="00412989">
        <w:rPr>
          <w:noProof/>
        </w:rPr>
        <w:tab/>
        <w:t xml:space="preserve">Gu H, Chen C, Hao X, et al. MDH1-mediated malate-aspartate NADH shuttle maintains the activity levels of fetal liver hematopoietic stem cells. </w:t>
      </w:r>
      <w:r w:rsidRPr="00412989">
        <w:rPr>
          <w:i/>
          <w:noProof/>
        </w:rPr>
        <w:t>Blood</w:t>
      </w:r>
      <w:r w:rsidRPr="00412989">
        <w:rPr>
          <w:noProof/>
        </w:rPr>
        <w:t>. 2020;136(5):553-571.</w:t>
      </w:r>
    </w:p>
    <w:p w14:paraId="293AB0A6" w14:textId="77777777" w:rsidR="00412989" w:rsidRPr="00412989" w:rsidRDefault="00412989" w:rsidP="00412989">
      <w:pPr>
        <w:pStyle w:val="EndNoteBibliography"/>
        <w:spacing w:after="0"/>
        <w:rPr>
          <w:noProof/>
        </w:rPr>
      </w:pPr>
      <w:r w:rsidRPr="00412989">
        <w:rPr>
          <w:noProof/>
        </w:rPr>
        <w:t>25.</w:t>
      </w:r>
      <w:r w:rsidRPr="00412989">
        <w:rPr>
          <w:noProof/>
        </w:rPr>
        <w:tab/>
        <w:t xml:space="preserve">Kim I, Saunders TL, Morrison SJ. Sox17 Dependence Distinguishes the Transcriptional Regulation of Fetal from Adult Hematopoietic Stem Cells. </w:t>
      </w:r>
      <w:r w:rsidRPr="00412989">
        <w:rPr>
          <w:i/>
          <w:noProof/>
        </w:rPr>
        <w:t>Cell</w:t>
      </w:r>
      <w:r w:rsidRPr="00412989">
        <w:rPr>
          <w:noProof/>
        </w:rPr>
        <w:t>. 2007;130(3):470-483.</w:t>
      </w:r>
    </w:p>
    <w:p w14:paraId="638FB881" w14:textId="77777777" w:rsidR="00412989" w:rsidRPr="00412989" w:rsidRDefault="00412989" w:rsidP="00412989">
      <w:pPr>
        <w:pStyle w:val="EndNoteBibliography"/>
        <w:spacing w:after="0"/>
        <w:rPr>
          <w:noProof/>
        </w:rPr>
      </w:pPr>
      <w:r w:rsidRPr="00412989">
        <w:rPr>
          <w:noProof/>
        </w:rPr>
        <w:t>26.</w:t>
      </w:r>
      <w:r w:rsidRPr="00412989">
        <w:rPr>
          <w:noProof/>
        </w:rPr>
        <w:tab/>
        <w:t xml:space="preserve">Yuan J, Nguyen CK, Liu X, Kanellopoulou C, Muljo SA. Lin28b Reprograms Adult Bone Marrow Hematopoietic Progenitors to Mediate Fetal-Like Lymphopoiesis. </w:t>
      </w:r>
      <w:r w:rsidRPr="00412989">
        <w:rPr>
          <w:i/>
          <w:noProof/>
        </w:rPr>
        <w:t>Science</w:t>
      </w:r>
      <w:r w:rsidRPr="00412989">
        <w:rPr>
          <w:noProof/>
        </w:rPr>
        <w:t>. 2012;335(6073):1195-1200.</w:t>
      </w:r>
    </w:p>
    <w:p w14:paraId="63430920" w14:textId="77777777" w:rsidR="00412989" w:rsidRPr="00412989" w:rsidRDefault="00412989" w:rsidP="00412989">
      <w:pPr>
        <w:pStyle w:val="EndNoteBibliography"/>
        <w:spacing w:after="0"/>
        <w:rPr>
          <w:noProof/>
        </w:rPr>
      </w:pPr>
      <w:r w:rsidRPr="00412989">
        <w:rPr>
          <w:noProof/>
        </w:rPr>
        <w:t>27.</w:t>
      </w:r>
      <w:r w:rsidRPr="00412989">
        <w:rPr>
          <w:noProof/>
        </w:rPr>
        <w:tab/>
        <w:t xml:space="preserve">Manesia JK, Franch M, Tabas-Madrid D, et al. Distinct Molecular Signature of Murine Fetal Liver and Adult Hematopoietic Stem Cells Identify Novel Regulators of Hematopoietic Stem Cell Function. </w:t>
      </w:r>
      <w:r w:rsidRPr="00412989">
        <w:rPr>
          <w:i/>
          <w:noProof/>
        </w:rPr>
        <w:t>Stem Cells and Development</w:t>
      </w:r>
      <w:r w:rsidRPr="00412989">
        <w:rPr>
          <w:noProof/>
        </w:rPr>
        <w:t>. 2016;26(8):573-584.</w:t>
      </w:r>
    </w:p>
    <w:p w14:paraId="36380747" w14:textId="77777777" w:rsidR="00412989" w:rsidRPr="00412989" w:rsidRDefault="00412989" w:rsidP="00412989">
      <w:pPr>
        <w:pStyle w:val="EndNoteBibliography"/>
        <w:spacing w:after="0"/>
        <w:rPr>
          <w:noProof/>
        </w:rPr>
      </w:pPr>
      <w:r w:rsidRPr="00412989">
        <w:rPr>
          <w:noProof/>
        </w:rPr>
        <w:t>28.</w:t>
      </w:r>
      <w:r w:rsidRPr="00412989">
        <w:rPr>
          <w:noProof/>
        </w:rPr>
        <w:tab/>
        <w:t xml:space="preserve">Ueda T, Yokota T, Okuzaki D, et al. Endothelial Cell-Selective Adhesion Molecule Contributes to the Development of Definitive Hematopoiesis in the Fetal Liver. </w:t>
      </w:r>
      <w:r w:rsidRPr="00412989">
        <w:rPr>
          <w:i/>
          <w:noProof/>
        </w:rPr>
        <w:t>Stem Cell Reports</w:t>
      </w:r>
      <w:r w:rsidRPr="00412989">
        <w:rPr>
          <w:noProof/>
        </w:rPr>
        <w:t>. 2019;13(6):992-1005.</w:t>
      </w:r>
    </w:p>
    <w:p w14:paraId="5EB556CA" w14:textId="77777777" w:rsidR="00412989" w:rsidRPr="00412989" w:rsidRDefault="00412989" w:rsidP="00412989">
      <w:pPr>
        <w:pStyle w:val="EndNoteBibliography"/>
        <w:spacing w:after="0"/>
        <w:rPr>
          <w:noProof/>
        </w:rPr>
      </w:pPr>
      <w:r w:rsidRPr="00412989">
        <w:rPr>
          <w:noProof/>
        </w:rPr>
        <w:t>29.</w:t>
      </w:r>
      <w:r w:rsidRPr="00412989">
        <w:rPr>
          <w:noProof/>
        </w:rPr>
        <w:tab/>
        <w:t xml:space="preserve">Förster M, Belle JI, Petrov JC, Ryder EJ, Clare S, Nijnik A. Deubiquitinase MYSM1 Is Essential for Normal Fetal Liver Hematopoiesis and for the Maintenance of Hematopoietic Stem Cells in Adult Bone Marrow. </w:t>
      </w:r>
      <w:r w:rsidRPr="00412989">
        <w:rPr>
          <w:i/>
          <w:noProof/>
        </w:rPr>
        <w:t>Stem Cells and Development</w:t>
      </w:r>
      <w:r w:rsidRPr="00412989">
        <w:rPr>
          <w:noProof/>
        </w:rPr>
        <w:t>. 2015;24(16):1865-1877.</w:t>
      </w:r>
    </w:p>
    <w:p w14:paraId="289EC240" w14:textId="77777777" w:rsidR="00412989" w:rsidRPr="00412989" w:rsidRDefault="00412989" w:rsidP="00412989">
      <w:pPr>
        <w:pStyle w:val="EndNoteBibliography"/>
        <w:spacing w:after="0"/>
        <w:rPr>
          <w:noProof/>
        </w:rPr>
      </w:pPr>
      <w:r w:rsidRPr="00412989">
        <w:rPr>
          <w:noProof/>
        </w:rPr>
        <w:t>30.</w:t>
      </w:r>
      <w:r w:rsidRPr="00412989">
        <w:rPr>
          <w:noProof/>
        </w:rPr>
        <w:tab/>
        <w:t xml:space="preserve">Toyama H, Arai F, Hosokawa K, Ikushima YM, Suda T. N-cadherin+ HSCs in fetal liver exhibit higher long-term bone marrow reconstitution activity than N-cadherin− HSCs. </w:t>
      </w:r>
      <w:r w:rsidRPr="00412989">
        <w:rPr>
          <w:i/>
          <w:noProof/>
        </w:rPr>
        <w:t>Biochemical and Biophysical Research Communications</w:t>
      </w:r>
      <w:r w:rsidRPr="00412989">
        <w:rPr>
          <w:noProof/>
        </w:rPr>
        <w:t>. 2012;428(3):354-359.</w:t>
      </w:r>
    </w:p>
    <w:p w14:paraId="3DD62085" w14:textId="77777777" w:rsidR="00412989" w:rsidRPr="00412989" w:rsidRDefault="00412989" w:rsidP="00412989">
      <w:pPr>
        <w:pStyle w:val="EndNoteBibliography"/>
        <w:spacing w:after="0"/>
        <w:rPr>
          <w:noProof/>
        </w:rPr>
      </w:pPr>
      <w:r w:rsidRPr="00412989">
        <w:rPr>
          <w:noProof/>
        </w:rPr>
        <w:t>31.</w:t>
      </w:r>
      <w:r w:rsidRPr="00412989">
        <w:rPr>
          <w:noProof/>
        </w:rPr>
        <w:tab/>
        <w:t xml:space="preserve">Kwarteng EO, Hétu-Arbour R, Heinonen KM. Frontline Science: Wnt/β-catenin pathway promotes early engraftment of fetal hematopoietic stem/progenitor cells. </w:t>
      </w:r>
      <w:r w:rsidRPr="00412989">
        <w:rPr>
          <w:i/>
          <w:noProof/>
        </w:rPr>
        <w:t>Journal of Leukocyte Biology</w:t>
      </w:r>
      <w:r w:rsidRPr="00412989">
        <w:rPr>
          <w:noProof/>
        </w:rPr>
        <w:t>. 2018;103(3):381-393.</w:t>
      </w:r>
    </w:p>
    <w:p w14:paraId="487E10A4" w14:textId="77777777" w:rsidR="00412989" w:rsidRPr="00412989" w:rsidRDefault="00412989" w:rsidP="00412989">
      <w:pPr>
        <w:pStyle w:val="EndNoteBibliography"/>
        <w:spacing w:after="0"/>
        <w:rPr>
          <w:noProof/>
        </w:rPr>
      </w:pPr>
      <w:r w:rsidRPr="00412989">
        <w:rPr>
          <w:noProof/>
        </w:rPr>
        <w:t>32.</w:t>
      </w:r>
      <w:r w:rsidRPr="00412989">
        <w:rPr>
          <w:noProof/>
        </w:rPr>
        <w:tab/>
        <w:t xml:space="preserve">Prashad Sacha L, Calvanese V, Yao CY, et al. GPI-80 Defines Self-Renewal Ability in Hematopoietic Stem Cells during Human Development. </w:t>
      </w:r>
      <w:r w:rsidRPr="00412989">
        <w:rPr>
          <w:i/>
          <w:noProof/>
        </w:rPr>
        <w:t>Cell Stem Cell</w:t>
      </w:r>
      <w:r w:rsidRPr="00412989">
        <w:rPr>
          <w:noProof/>
        </w:rPr>
        <w:t>. 2015;16(1):80-87.</w:t>
      </w:r>
    </w:p>
    <w:p w14:paraId="22C9ADA2" w14:textId="77777777" w:rsidR="00412989" w:rsidRPr="00412989" w:rsidRDefault="00412989" w:rsidP="00412989">
      <w:pPr>
        <w:pStyle w:val="EndNoteBibliography"/>
        <w:spacing w:after="0"/>
        <w:rPr>
          <w:noProof/>
        </w:rPr>
      </w:pPr>
      <w:r w:rsidRPr="00412989">
        <w:rPr>
          <w:noProof/>
        </w:rPr>
        <w:t>33.</w:t>
      </w:r>
      <w:r w:rsidRPr="00412989">
        <w:rPr>
          <w:noProof/>
        </w:rPr>
        <w:tab/>
        <w:t xml:space="preserve">Gerhardt D, Pajcini K, D'Altri T, et al. The Notch1 transcriptional activation domain is required for development and reveals a novel role for Notch1 signaling in fetal hematopoietic stem cells. </w:t>
      </w:r>
      <w:r w:rsidRPr="00412989">
        <w:rPr>
          <w:i/>
          <w:noProof/>
        </w:rPr>
        <w:t>Genes &amp; development</w:t>
      </w:r>
      <w:r w:rsidRPr="00412989">
        <w:rPr>
          <w:noProof/>
        </w:rPr>
        <w:t>. 2014;28:576-593.</w:t>
      </w:r>
    </w:p>
    <w:p w14:paraId="41FD1268" w14:textId="77777777" w:rsidR="00412989" w:rsidRPr="00412989" w:rsidRDefault="00412989" w:rsidP="00412989">
      <w:pPr>
        <w:pStyle w:val="EndNoteBibliography"/>
        <w:spacing w:after="0"/>
        <w:rPr>
          <w:noProof/>
        </w:rPr>
      </w:pPr>
      <w:r w:rsidRPr="00412989">
        <w:rPr>
          <w:noProof/>
        </w:rPr>
        <w:t>34.</w:t>
      </w:r>
      <w:r w:rsidRPr="00412989">
        <w:rPr>
          <w:noProof/>
        </w:rPr>
        <w:tab/>
        <w:t xml:space="preserve">He Q, Gao S, Lv J, Li W, Liu F. BLOS2 maintains hematopoietic stem cells in the fetal liver via repressing Notch signaling. </w:t>
      </w:r>
      <w:r w:rsidRPr="00412989">
        <w:rPr>
          <w:i/>
          <w:noProof/>
        </w:rPr>
        <w:t>Experimental Hematology</w:t>
      </w:r>
      <w:r w:rsidRPr="00412989">
        <w:rPr>
          <w:noProof/>
        </w:rPr>
        <w:t>. 2017;51:1-6.e2.</w:t>
      </w:r>
    </w:p>
    <w:p w14:paraId="0FC909B5" w14:textId="77777777" w:rsidR="00412989" w:rsidRPr="00412989" w:rsidRDefault="00412989" w:rsidP="00412989">
      <w:pPr>
        <w:pStyle w:val="EndNoteBibliography"/>
        <w:spacing w:after="0"/>
        <w:rPr>
          <w:noProof/>
        </w:rPr>
      </w:pPr>
      <w:r w:rsidRPr="00412989">
        <w:rPr>
          <w:noProof/>
        </w:rPr>
        <w:t>35.</w:t>
      </w:r>
      <w:r w:rsidRPr="00412989">
        <w:rPr>
          <w:noProof/>
        </w:rPr>
        <w:tab/>
        <w:t xml:space="preserve">Zhao Y, Zhou J, Liu D, et al. ATF4 plays a pivotal role in the development of functional hematopoietic stem cells in mouse fetal liver. </w:t>
      </w:r>
      <w:r w:rsidRPr="00412989">
        <w:rPr>
          <w:i/>
          <w:noProof/>
        </w:rPr>
        <w:t>Blood</w:t>
      </w:r>
      <w:r w:rsidRPr="00412989">
        <w:rPr>
          <w:noProof/>
        </w:rPr>
        <w:t>. 2015;126(21):2383-2391.</w:t>
      </w:r>
    </w:p>
    <w:p w14:paraId="19CDE928" w14:textId="77777777" w:rsidR="00412989" w:rsidRPr="00412989" w:rsidRDefault="00412989" w:rsidP="00412989">
      <w:pPr>
        <w:pStyle w:val="EndNoteBibliography"/>
        <w:spacing w:after="0"/>
        <w:rPr>
          <w:noProof/>
        </w:rPr>
      </w:pPr>
      <w:r w:rsidRPr="00412989">
        <w:rPr>
          <w:noProof/>
        </w:rPr>
        <w:t>36.</w:t>
      </w:r>
      <w:r w:rsidRPr="00412989">
        <w:rPr>
          <w:noProof/>
        </w:rPr>
        <w:tab/>
        <w:t xml:space="preserve">Sigurdsson V, Takei H, Soboleva S, et al. Bile Acids Protect Expanding Hematopoietic Stem Cells from Unfolded Protein Stress in Fetal Liver. </w:t>
      </w:r>
      <w:r w:rsidRPr="00412989">
        <w:rPr>
          <w:i/>
          <w:noProof/>
        </w:rPr>
        <w:t>Cell Stem Cell</w:t>
      </w:r>
      <w:r w:rsidRPr="00412989">
        <w:rPr>
          <w:noProof/>
        </w:rPr>
        <w:t>. 2016;18(4):522-532.</w:t>
      </w:r>
    </w:p>
    <w:p w14:paraId="59E2CC22" w14:textId="77777777" w:rsidR="00412989" w:rsidRPr="00412989" w:rsidRDefault="00412989" w:rsidP="00412989">
      <w:pPr>
        <w:pStyle w:val="EndNoteBibliography"/>
        <w:spacing w:after="0"/>
        <w:rPr>
          <w:noProof/>
        </w:rPr>
      </w:pPr>
      <w:r w:rsidRPr="00412989">
        <w:rPr>
          <w:noProof/>
        </w:rPr>
        <w:t>37.</w:t>
      </w:r>
      <w:r w:rsidRPr="00412989">
        <w:rPr>
          <w:noProof/>
        </w:rPr>
        <w:tab/>
        <w:t xml:space="preserve">Biswas A, Roy IM, Babu PC, et al. The Periostin/Integrin-αv Axis Regulates the Size of Hematopoietic Stem Cell Pool in the Fetal Liver. </w:t>
      </w:r>
      <w:r w:rsidRPr="00412989">
        <w:rPr>
          <w:i/>
          <w:noProof/>
        </w:rPr>
        <w:t>Stem Cell Reports</w:t>
      </w:r>
      <w:r w:rsidRPr="00412989">
        <w:rPr>
          <w:noProof/>
        </w:rPr>
        <w:t>. 2020;15(2):340-357.</w:t>
      </w:r>
    </w:p>
    <w:p w14:paraId="3A1998A1" w14:textId="77777777" w:rsidR="00412989" w:rsidRPr="00412989" w:rsidRDefault="00412989" w:rsidP="00412989">
      <w:pPr>
        <w:pStyle w:val="EndNoteBibliography"/>
        <w:spacing w:after="0"/>
        <w:rPr>
          <w:noProof/>
        </w:rPr>
      </w:pPr>
      <w:r w:rsidRPr="00412989">
        <w:rPr>
          <w:noProof/>
        </w:rPr>
        <w:t>38.</w:t>
      </w:r>
      <w:r w:rsidRPr="00412989">
        <w:rPr>
          <w:noProof/>
        </w:rPr>
        <w:tab/>
        <w:t xml:space="preserve">Raic A, Rödling L, Kalbacher H, Lee-Thedieck C. Biomimetic macroporous PEG hydrogels as 3D scaffolds for the multiplication of human hematopoietic stem and progenitor cells. </w:t>
      </w:r>
      <w:r w:rsidRPr="00412989">
        <w:rPr>
          <w:i/>
          <w:noProof/>
        </w:rPr>
        <w:t>Biomaterials</w:t>
      </w:r>
      <w:r w:rsidRPr="00412989">
        <w:rPr>
          <w:noProof/>
        </w:rPr>
        <w:t>. 2014;35(3):929-940.</w:t>
      </w:r>
    </w:p>
    <w:p w14:paraId="4885FA10" w14:textId="77777777" w:rsidR="00412989" w:rsidRPr="00412989" w:rsidRDefault="00412989" w:rsidP="00412989">
      <w:pPr>
        <w:pStyle w:val="EndNoteBibliography"/>
        <w:spacing w:after="0"/>
        <w:rPr>
          <w:noProof/>
        </w:rPr>
      </w:pPr>
      <w:r w:rsidRPr="00412989">
        <w:rPr>
          <w:noProof/>
        </w:rPr>
        <w:t>39.</w:t>
      </w:r>
      <w:r w:rsidRPr="00412989">
        <w:rPr>
          <w:noProof/>
        </w:rPr>
        <w:tab/>
        <w:t xml:space="preserve">Leisten I, Kramann R, Ventura Ferreira MS, et al. 3D co-culture of hematopoietic stem and progenitor cells and mesenchymal stem cells in collagen scaffolds as a model of the hematopoietic niche. </w:t>
      </w:r>
      <w:r w:rsidRPr="00412989">
        <w:rPr>
          <w:i/>
          <w:noProof/>
        </w:rPr>
        <w:t>Biomaterials</w:t>
      </w:r>
      <w:r w:rsidRPr="00412989">
        <w:rPr>
          <w:noProof/>
        </w:rPr>
        <w:t>. 2012;33(6):1736-1747.</w:t>
      </w:r>
    </w:p>
    <w:p w14:paraId="48C20D8C" w14:textId="77777777" w:rsidR="00412989" w:rsidRPr="00412989" w:rsidRDefault="00412989" w:rsidP="00412989">
      <w:pPr>
        <w:pStyle w:val="EndNoteBibliography"/>
        <w:spacing w:after="0"/>
        <w:rPr>
          <w:noProof/>
        </w:rPr>
      </w:pPr>
      <w:r w:rsidRPr="00412989">
        <w:rPr>
          <w:noProof/>
        </w:rPr>
        <w:t>40.</w:t>
      </w:r>
      <w:r w:rsidRPr="00412989">
        <w:rPr>
          <w:noProof/>
        </w:rPr>
        <w:tab/>
        <w:t xml:space="preserve">Ingavle G, Vaidya A, Kale V. Constructing Three-Dimensional Microenvironments Using Engineered Biomaterials for Hematopoietic Stem Cell Expansion. </w:t>
      </w:r>
      <w:r w:rsidRPr="00412989">
        <w:rPr>
          <w:i/>
          <w:noProof/>
        </w:rPr>
        <w:t>Tissue Engineering Part B: Reviews</w:t>
      </w:r>
      <w:r w:rsidRPr="00412989">
        <w:rPr>
          <w:noProof/>
        </w:rPr>
        <w:t>. 2019;25(4):312-329.</w:t>
      </w:r>
    </w:p>
    <w:p w14:paraId="7CA2D01C" w14:textId="77777777" w:rsidR="00412989" w:rsidRPr="00412989" w:rsidRDefault="00412989" w:rsidP="00412989">
      <w:pPr>
        <w:pStyle w:val="EndNoteBibliography"/>
        <w:spacing w:after="0"/>
        <w:rPr>
          <w:noProof/>
        </w:rPr>
      </w:pPr>
      <w:r w:rsidRPr="00412989">
        <w:rPr>
          <w:noProof/>
        </w:rPr>
        <w:t>41.</w:t>
      </w:r>
      <w:r w:rsidRPr="00412989">
        <w:rPr>
          <w:noProof/>
        </w:rPr>
        <w:tab/>
        <w:t>Garcia-Abrego C, Zaunz S, Toprakhisar B, et al. Towards Mimicking the Fetal Liver Niche: The Influence of Elasticity and Oxygen Tension on Hematopoietic Stem/Progenitor Cells Cultured in 3D Fibrin Hydrogels. International Journal of Molecular Sciences. Vol. 21; 2020.</w:t>
      </w:r>
    </w:p>
    <w:p w14:paraId="2A1CA2A6" w14:textId="77777777" w:rsidR="00412989" w:rsidRPr="00412989" w:rsidRDefault="00412989" w:rsidP="00412989">
      <w:pPr>
        <w:pStyle w:val="EndNoteBibliography"/>
        <w:spacing w:after="0"/>
        <w:rPr>
          <w:noProof/>
        </w:rPr>
      </w:pPr>
      <w:r w:rsidRPr="00412989">
        <w:rPr>
          <w:noProof/>
        </w:rPr>
        <w:t>42.</w:t>
      </w:r>
      <w:r w:rsidRPr="00412989">
        <w:rPr>
          <w:noProof/>
        </w:rPr>
        <w:tab/>
        <w:t>Mohammadalipour A, Diaz MF, Pareek S, Wenzel PL. Ex Vivo Modeling of Hematopoietic Stem Cell Homing to the Fetal Liver. In: Turksen K, ed. Stem Cell Renewal and Cell-Cell Communication: Methods and Protocols. New York, NY: Springer US; 2021:35-50.</w:t>
      </w:r>
    </w:p>
    <w:p w14:paraId="37BC7BD1" w14:textId="77777777" w:rsidR="00412989" w:rsidRPr="00412989" w:rsidRDefault="00412989" w:rsidP="00412989">
      <w:pPr>
        <w:pStyle w:val="EndNoteBibliography"/>
        <w:spacing w:after="0"/>
        <w:rPr>
          <w:noProof/>
        </w:rPr>
      </w:pPr>
      <w:r w:rsidRPr="00412989">
        <w:rPr>
          <w:noProof/>
        </w:rPr>
        <w:t>43.</w:t>
      </w:r>
      <w:r w:rsidRPr="00412989">
        <w:rPr>
          <w:noProof/>
        </w:rPr>
        <w:tab/>
        <w:t xml:space="preserve">Merlin S, Akula S, Cottonaro A, et al. Therapeutic potential of fetal liver cell transplantation in hemophilia A mice. </w:t>
      </w:r>
      <w:r w:rsidRPr="00412989">
        <w:rPr>
          <w:i/>
          <w:noProof/>
        </w:rPr>
        <w:t>Haematologica</w:t>
      </w:r>
      <w:r w:rsidRPr="00412989">
        <w:rPr>
          <w:noProof/>
        </w:rPr>
        <w:t>. 2023;108(6):1544-1554.</w:t>
      </w:r>
    </w:p>
    <w:p w14:paraId="37A57FE7" w14:textId="77777777" w:rsidR="00412989" w:rsidRPr="00412989" w:rsidRDefault="00412989" w:rsidP="00412989">
      <w:pPr>
        <w:pStyle w:val="EndNoteBibliography"/>
        <w:rPr>
          <w:noProof/>
        </w:rPr>
      </w:pPr>
      <w:r w:rsidRPr="00412989">
        <w:rPr>
          <w:noProof/>
        </w:rPr>
        <w:t>44.</w:t>
      </w:r>
      <w:r w:rsidRPr="00412989">
        <w:rPr>
          <w:noProof/>
        </w:rPr>
        <w:tab/>
        <w:t xml:space="preserve">Zeng H, Cheng J, Fan Y, et al. Molecular Modulation of Fetal Liver Hematopoietic Stem Cell Mobilization into Fetal Bone Marrow in Mice. </w:t>
      </w:r>
      <w:r w:rsidRPr="00412989">
        <w:rPr>
          <w:i/>
          <w:noProof/>
        </w:rPr>
        <w:t>Stem Cells International</w:t>
      </w:r>
      <w:r w:rsidRPr="00412989">
        <w:rPr>
          <w:noProof/>
        </w:rPr>
        <w:t>. 2020;2020:8885154.</w:t>
      </w:r>
    </w:p>
    <w:p w14:paraId="3A20DFD8" w14:textId="54E6DC7D" w:rsidR="009B6E14" w:rsidRPr="006D6CE2" w:rsidRDefault="00B34075" w:rsidP="00A875CF">
      <w:pPr>
        <w:spacing w:line="360" w:lineRule="auto"/>
        <w:jc w:val="both"/>
      </w:pPr>
      <w:r>
        <w:fldChar w:fldCharType="end"/>
      </w:r>
    </w:p>
    <w:sectPr w:rsidR="009B6E14" w:rsidRPr="006D6C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9822BC"/>
    <w:multiLevelType w:val="hybridMultilevel"/>
    <w:tmpl w:val="447A4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0fp9eta5edeweepazvtzaj5w00pdw9ttwp&quot;&gt;My EndNote Library&lt;record-ids&gt;&lt;item&gt;1&lt;/item&gt;&lt;item&gt;2&lt;/item&gt;&lt;item&gt;3&lt;/item&gt;&lt;item&gt;4&lt;/item&gt;&lt;item&gt;5&lt;/item&gt;&lt;item&gt;6&lt;/item&gt;&lt;item&gt;7&lt;/item&gt;&lt;item&gt;8&lt;/item&gt;&lt;item&gt;9&lt;/item&gt;&lt;item&gt;10&lt;/item&gt;&lt;item&gt;11&lt;/item&gt;&lt;item&gt;12&lt;/item&gt;&lt;item&gt;14&lt;/item&gt;&lt;item&gt;16&lt;/item&gt;&lt;item&gt;17&lt;/item&gt;&lt;item&gt;18&lt;/item&gt;&lt;item&gt;19&lt;/item&gt;&lt;item&gt;20&lt;/item&gt;&lt;item&gt;21&lt;/item&gt;&lt;item&gt;22&lt;/item&gt;&lt;item&gt;23&lt;/item&gt;&lt;item&gt;24&lt;/item&gt;&lt;item&gt;26&lt;/item&gt;&lt;item&gt;27&lt;/item&gt;&lt;item&gt;28&lt;/item&gt;&lt;item&gt;29&lt;/item&gt;&lt;item&gt;30&lt;/item&gt;&lt;item&gt;32&lt;/item&gt;&lt;item&gt;33&lt;/item&gt;&lt;item&gt;34&lt;/item&gt;&lt;item&gt;35&lt;/item&gt;&lt;item&gt;36&lt;/item&gt;&lt;item&gt;37&lt;/item&gt;&lt;item&gt;38&lt;/item&gt;&lt;item&gt;40&lt;/item&gt;&lt;item&gt;42&lt;/item&gt;&lt;item&gt;43&lt;/item&gt;&lt;item&gt;44&lt;/item&gt;&lt;item&gt;45&lt;/item&gt;&lt;item&gt;46&lt;/item&gt;&lt;item&gt;47&lt;/item&gt;&lt;item&gt;48&lt;/item&gt;&lt;item&gt;49&lt;/item&gt;&lt;item&gt;50&lt;/item&gt;&lt;/record-ids&gt;&lt;/item&gt;&lt;/Libraries&gt;"/>
  </w:docVars>
  <w:rsids>
    <w:rsidRoot w:val="0070696E"/>
    <w:rsid w:val="000164C8"/>
    <w:rsid w:val="00032274"/>
    <w:rsid w:val="00062A61"/>
    <w:rsid w:val="000B0137"/>
    <w:rsid w:val="00262624"/>
    <w:rsid w:val="00272F9B"/>
    <w:rsid w:val="00287E99"/>
    <w:rsid w:val="002B0308"/>
    <w:rsid w:val="002E1A47"/>
    <w:rsid w:val="00347144"/>
    <w:rsid w:val="003B11F3"/>
    <w:rsid w:val="003C2705"/>
    <w:rsid w:val="003C30F7"/>
    <w:rsid w:val="003D5153"/>
    <w:rsid w:val="00403012"/>
    <w:rsid w:val="00412989"/>
    <w:rsid w:val="004C0AE9"/>
    <w:rsid w:val="004E2321"/>
    <w:rsid w:val="004F6FBD"/>
    <w:rsid w:val="006A6820"/>
    <w:rsid w:val="006D6CE2"/>
    <w:rsid w:val="0070696E"/>
    <w:rsid w:val="00724C93"/>
    <w:rsid w:val="00796BFC"/>
    <w:rsid w:val="00830D31"/>
    <w:rsid w:val="00845AB5"/>
    <w:rsid w:val="00954C91"/>
    <w:rsid w:val="009B6E14"/>
    <w:rsid w:val="00A0466E"/>
    <w:rsid w:val="00A07D2A"/>
    <w:rsid w:val="00A44106"/>
    <w:rsid w:val="00A875CF"/>
    <w:rsid w:val="00B058D3"/>
    <w:rsid w:val="00B34075"/>
    <w:rsid w:val="00B84C62"/>
    <w:rsid w:val="00BE4BD3"/>
    <w:rsid w:val="00C45D47"/>
    <w:rsid w:val="00C7228F"/>
    <w:rsid w:val="00CA7411"/>
    <w:rsid w:val="00CC72B9"/>
    <w:rsid w:val="00D10EF6"/>
    <w:rsid w:val="00DE75A8"/>
    <w:rsid w:val="00E207AF"/>
    <w:rsid w:val="00E36F4B"/>
    <w:rsid w:val="00F42BC4"/>
    <w:rsid w:val="00FC142A"/>
    <w:rsid w:val="00FC7960"/>
    <w:rsid w:val="00FE38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83B8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0696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B058D3"/>
    <w:rPr>
      <w:color w:val="0000FF"/>
      <w:u w:val="single"/>
    </w:rPr>
  </w:style>
  <w:style w:type="paragraph" w:styleId="ListParagraph">
    <w:name w:val="List Paragraph"/>
    <w:basedOn w:val="Normal"/>
    <w:uiPriority w:val="34"/>
    <w:qFormat/>
    <w:rsid w:val="00B058D3"/>
    <w:pPr>
      <w:ind w:left="720"/>
      <w:contextualSpacing/>
    </w:pPr>
  </w:style>
  <w:style w:type="character" w:customStyle="1" w:styleId="author">
    <w:name w:val="author"/>
    <w:basedOn w:val="DefaultParagraphFont"/>
    <w:rsid w:val="00B058D3"/>
  </w:style>
  <w:style w:type="character" w:customStyle="1" w:styleId="pubyear">
    <w:name w:val="pubyear"/>
    <w:basedOn w:val="DefaultParagraphFont"/>
    <w:rsid w:val="00B058D3"/>
  </w:style>
  <w:style w:type="character" w:customStyle="1" w:styleId="articletitle">
    <w:name w:val="articletitle"/>
    <w:basedOn w:val="DefaultParagraphFont"/>
    <w:rsid w:val="00B058D3"/>
  </w:style>
  <w:style w:type="character" w:customStyle="1" w:styleId="vol">
    <w:name w:val="vol"/>
    <w:basedOn w:val="DefaultParagraphFont"/>
    <w:rsid w:val="00B058D3"/>
  </w:style>
  <w:style w:type="character" w:customStyle="1" w:styleId="citedissue">
    <w:name w:val="citedissue"/>
    <w:basedOn w:val="DefaultParagraphFont"/>
    <w:rsid w:val="00B058D3"/>
  </w:style>
  <w:style w:type="character" w:customStyle="1" w:styleId="pagefirst">
    <w:name w:val="pagefirst"/>
    <w:basedOn w:val="DefaultParagraphFont"/>
    <w:rsid w:val="00B058D3"/>
  </w:style>
  <w:style w:type="character" w:customStyle="1" w:styleId="pagelast">
    <w:name w:val="pagelast"/>
    <w:basedOn w:val="DefaultParagraphFont"/>
    <w:rsid w:val="00B058D3"/>
  </w:style>
  <w:style w:type="character" w:styleId="FollowedHyperlink">
    <w:name w:val="FollowedHyperlink"/>
    <w:basedOn w:val="DefaultParagraphFont"/>
    <w:uiPriority w:val="99"/>
    <w:semiHidden/>
    <w:unhideWhenUsed/>
    <w:rsid w:val="00B058D3"/>
    <w:rPr>
      <w:color w:val="954F72" w:themeColor="followedHyperlink"/>
      <w:u w:val="single"/>
    </w:rPr>
  </w:style>
  <w:style w:type="paragraph" w:customStyle="1" w:styleId="EndNoteBibliographyTitle">
    <w:name w:val="EndNote Bibliography Title"/>
    <w:basedOn w:val="Normal"/>
    <w:rsid w:val="00B34075"/>
    <w:pPr>
      <w:spacing w:after="0"/>
      <w:jc w:val="center"/>
    </w:pPr>
    <w:rPr>
      <w:rFonts w:ascii="Calibri" w:hAnsi="Calibri"/>
    </w:rPr>
  </w:style>
  <w:style w:type="paragraph" w:customStyle="1" w:styleId="EndNoteBibliography">
    <w:name w:val="EndNote Bibliography"/>
    <w:basedOn w:val="Normal"/>
    <w:rsid w:val="00B34075"/>
    <w:pPr>
      <w:spacing w:line="240" w:lineRule="auto"/>
      <w:jc w:val="both"/>
    </w:pPr>
    <w:rPr>
      <w:rFonts w:ascii="Calibri" w:hAnsi="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0696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B058D3"/>
    <w:rPr>
      <w:color w:val="0000FF"/>
      <w:u w:val="single"/>
    </w:rPr>
  </w:style>
  <w:style w:type="paragraph" w:styleId="ListParagraph">
    <w:name w:val="List Paragraph"/>
    <w:basedOn w:val="Normal"/>
    <w:uiPriority w:val="34"/>
    <w:qFormat/>
    <w:rsid w:val="00B058D3"/>
    <w:pPr>
      <w:ind w:left="720"/>
      <w:contextualSpacing/>
    </w:pPr>
  </w:style>
  <w:style w:type="character" w:customStyle="1" w:styleId="author">
    <w:name w:val="author"/>
    <w:basedOn w:val="DefaultParagraphFont"/>
    <w:rsid w:val="00B058D3"/>
  </w:style>
  <w:style w:type="character" w:customStyle="1" w:styleId="pubyear">
    <w:name w:val="pubyear"/>
    <w:basedOn w:val="DefaultParagraphFont"/>
    <w:rsid w:val="00B058D3"/>
  </w:style>
  <w:style w:type="character" w:customStyle="1" w:styleId="articletitle">
    <w:name w:val="articletitle"/>
    <w:basedOn w:val="DefaultParagraphFont"/>
    <w:rsid w:val="00B058D3"/>
  </w:style>
  <w:style w:type="character" w:customStyle="1" w:styleId="vol">
    <w:name w:val="vol"/>
    <w:basedOn w:val="DefaultParagraphFont"/>
    <w:rsid w:val="00B058D3"/>
  </w:style>
  <w:style w:type="character" w:customStyle="1" w:styleId="citedissue">
    <w:name w:val="citedissue"/>
    <w:basedOn w:val="DefaultParagraphFont"/>
    <w:rsid w:val="00B058D3"/>
  </w:style>
  <w:style w:type="character" w:customStyle="1" w:styleId="pagefirst">
    <w:name w:val="pagefirst"/>
    <w:basedOn w:val="DefaultParagraphFont"/>
    <w:rsid w:val="00B058D3"/>
  </w:style>
  <w:style w:type="character" w:customStyle="1" w:styleId="pagelast">
    <w:name w:val="pagelast"/>
    <w:basedOn w:val="DefaultParagraphFont"/>
    <w:rsid w:val="00B058D3"/>
  </w:style>
  <w:style w:type="character" w:styleId="FollowedHyperlink">
    <w:name w:val="FollowedHyperlink"/>
    <w:basedOn w:val="DefaultParagraphFont"/>
    <w:uiPriority w:val="99"/>
    <w:semiHidden/>
    <w:unhideWhenUsed/>
    <w:rsid w:val="00B058D3"/>
    <w:rPr>
      <w:color w:val="954F72" w:themeColor="followedHyperlink"/>
      <w:u w:val="single"/>
    </w:rPr>
  </w:style>
  <w:style w:type="paragraph" w:customStyle="1" w:styleId="EndNoteBibliographyTitle">
    <w:name w:val="EndNote Bibliography Title"/>
    <w:basedOn w:val="Normal"/>
    <w:rsid w:val="00B34075"/>
    <w:pPr>
      <w:spacing w:after="0"/>
      <w:jc w:val="center"/>
    </w:pPr>
    <w:rPr>
      <w:rFonts w:ascii="Calibri" w:hAnsi="Calibri"/>
    </w:rPr>
  </w:style>
  <w:style w:type="paragraph" w:customStyle="1" w:styleId="EndNoteBibliography">
    <w:name w:val="EndNote Bibliography"/>
    <w:basedOn w:val="Normal"/>
    <w:rsid w:val="00B34075"/>
    <w:pPr>
      <w:spacing w:line="240" w:lineRule="auto"/>
      <w:jc w:val="both"/>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0661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8</Pages>
  <Words>10255</Words>
  <Characters>58455</Characters>
  <Application>Microsoft Macintosh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sh agrawal</dc:creator>
  <cp:keywords/>
  <dc:description/>
  <cp:lastModifiedBy>Lab general</cp:lastModifiedBy>
  <cp:revision>8</cp:revision>
  <dcterms:created xsi:type="dcterms:W3CDTF">2024-04-12T19:47:00Z</dcterms:created>
  <dcterms:modified xsi:type="dcterms:W3CDTF">2024-04-13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91cf47-cc28-40d1-82a6-09d5b60b3c21</vt:lpwstr>
  </property>
</Properties>
</file>